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29DDACF" w14:textId="5E003679" w:rsidR="009C0038" w:rsidRDefault="009C0038" w:rsidP="004B317C">
      <w:pPr>
        <w:spacing w:after="0" w:line="240" w:lineRule="auto"/>
        <w:contextualSpacing/>
        <w:rPr>
          <w:rFonts w:ascii="Arial" w:hAnsi="Arial" w:cs="Arial"/>
          <w:noProof/>
          <w:sz w:val="12"/>
          <w:szCs w:val="12"/>
        </w:rPr>
      </w:pPr>
    </w:p>
    <w:tbl>
      <w:tblPr>
        <w:tblStyle w:val="TableGrid3"/>
        <w:tblpPr w:leftFromText="180" w:rightFromText="180" w:vertAnchor="page" w:horzAnchor="margin" w:tblpY="1441"/>
        <w:tblW w:w="12955" w:type="dxa"/>
        <w:tblLayout w:type="fixed"/>
        <w:tblLook w:val="04A0" w:firstRow="1" w:lastRow="0" w:firstColumn="1" w:lastColumn="0" w:noHBand="0" w:noVBand="1"/>
      </w:tblPr>
      <w:tblGrid>
        <w:gridCol w:w="2875"/>
        <w:gridCol w:w="1440"/>
        <w:gridCol w:w="1260"/>
        <w:gridCol w:w="1260"/>
        <w:gridCol w:w="1260"/>
        <w:gridCol w:w="1620"/>
        <w:gridCol w:w="1620"/>
        <w:gridCol w:w="1620"/>
      </w:tblGrid>
      <w:tr w:rsidR="0079242B" w:rsidRPr="0079242B" w14:paraId="035F6AAA" w14:textId="77777777" w:rsidTr="0079242B">
        <w:tc>
          <w:tcPr>
            <w:tcW w:w="12955" w:type="dxa"/>
            <w:gridSpan w:val="8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F971DD0" w14:textId="3F1889F3" w:rsidR="0079242B" w:rsidRPr="0079242B" w:rsidRDefault="003A4A94" w:rsidP="003A4A94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2"/>
              </w:rPr>
              <w:t xml:space="preserve">Supplemental </w:t>
            </w:r>
            <w:r w:rsidR="0079242B" w:rsidRPr="0079242B">
              <w:rPr>
                <w:rFonts w:ascii="Arial" w:hAnsi="Arial" w:cs="Arial"/>
                <w:b/>
                <w:sz w:val="16"/>
                <w:szCs w:val="12"/>
              </w:rPr>
              <w:t xml:space="preserve">Table </w:t>
            </w:r>
            <w:r>
              <w:rPr>
                <w:rFonts w:ascii="Arial" w:hAnsi="Arial" w:cs="Arial"/>
                <w:b/>
                <w:sz w:val="16"/>
                <w:szCs w:val="12"/>
              </w:rPr>
              <w:t>3</w:t>
            </w:r>
            <w:r w:rsidR="0079242B" w:rsidRPr="0079242B">
              <w:rPr>
                <w:rFonts w:ascii="Arial" w:hAnsi="Arial" w:cs="Arial"/>
                <w:b/>
                <w:sz w:val="16"/>
                <w:szCs w:val="12"/>
              </w:rPr>
              <w:t>.</w:t>
            </w:r>
            <w:r w:rsidR="0079242B" w:rsidRPr="0079242B">
              <w:rPr>
                <w:rFonts w:ascii="Arial" w:hAnsi="Arial" w:cs="Arial"/>
                <w:sz w:val="16"/>
                <w:szCs w:val="12"/>
              </w:rPr>
              <w:t xml:space="preserve"> Risk</w:t>
            </w:r>
            <w:r w:rsidR="0079242B" w:rsidRPr="0079242B">
              <w:rPr>
                <w:rFonts w:ascii="Arial" w:hAnsi="Arial" w:cs="Arial"/>
                <w:b/>
                <w:sz w:val="16"/>
                <w:szCs w:val="12"/>
                <w:vertAlign w:val="superscript"/>
              </w:rPr>
              <w:t>a</w:t>
            </w:r>
            <w:r w:rsidR="0079242B" w:rsidRPr="0079242B">
              <w:rPr>
                <w:rFonts w:ascii="Arial" w:hAnsi="Arial" w:cs="Arial"/>
                <w:sz w:val="16"/>
                <w:szCs w:val="12"/>
              </w:rPr>
              <w:t xml:space="preserve"> of ≥CIN3, stratified by HPV genotype in subjects with NILM cytology.</w:t>
            </w:r>
          </w:p>
        </w:tc>
      </w:tr>
      <w:tr w:rsidR="0079242B" w:rsidRPr="0079242B" w14:paraId="0B157CE9" w14:textId="77777777" w:rsidTr="0079242B">
        <w:tc>
          <w:tcPr>
            <w:tcW w:w="2875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E8BB4C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2700" w:type="dxa"/>
            <w:gridSpan w:val="2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0A318E6" w14:textId="77777777" w:rsidR="0079242B" w:rsidRPr="0079242B" w:rsidRDefault="0079242B" w:rsidP="0079242B">
            <w:pPr>
              <w:contextualSpacing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Monsonego (2015)</w:t>
            </w:r>
          </w:p>
          <w:p w14:paraId="1BFF0AE5" w14:textId="64DA9F57" w:rsidR="0079242B" w:rsidRPr="0079242B" w:rsidRDefault="0079242B" w:rsidP="0079242B">
            <w:pPr>
              <w:contextualSpacing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 xml:space="preserve">GO; BL </w: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Nb25zb25lZ288L0F1dGhvcj48WWVhcj4yMDE1PC9ZZWFy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</w:fldData>
              </w:fldChar>
            </w:r>
            <w:r w:rsidRPr="0079242B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Nb25zb25lZ288L0F1dGhvcj48WWVhcj4yMDE1PC9ZZWFy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</w:fldData>
              </w:fldChar>
            </w:r>
            <w:r w:rsidRPr="0079242B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Pr="0079242B">
              <w:rPr>
                <w:rFonts w:ascii="Arial" w:hAnsi="Arial" w:cs="Arial"/>
                <w:sz w:val="16"/>
                <w:szCs w:val="16"/>
              </w:rPr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79242B">
              <w:rPr>
                <w:rFonts w:ascii="Arial" w:hAnsi="Arial" w:cs="Arial"/>
                <w:sz w:val="16"/>
                <w:szCs w:val="16"/>
              </w:rPr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79242B"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28" w:tooltip="Monsonego, 2015 #3621" w:history="1">
              <w:r w:rsidRPr="003E4AE5">
                <w:rPr>
                  <w:rStyle w:val="Hyperlink"/>
                  <w:rFonts w:ascii="Arial" w:hAnsi="Arial" w:cs="Arial"/>
                  <w:noProof/>
                  <w:sz w:val="16"/>
                  <w:szCs w:val="16"/>
                </w:rPr>
                <w:t>28</w:t>
              </w:r>
            </w:hyperlink>
            <w:r w:rsidRPr="0079242B"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2520" w:type="dxa"/>
            <w:gridSpan w:val="2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251B6C7" w14:textId="77777777" w:rsidR="0079242B" w:rsidRPr="0079242B" w:rsidRDefault="0079242B" w:rsidP="0079242B">
            <w:pPr>
              <w:contextualSpacing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Stoler (2019)</w:t>
            </w:r>
          </w:p>
          <w:p w14:paraId="33DDC3FD" w14:textId="1076668B" w:rsidR="0079242B" w:rsidRPr="0079242B" w:rsidRDefault="0079242B" w:rsidP="0079242B">
            <w:pPr>
              <w:contextualSpacing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 xml:space="preserve">GO; BL </w:t>
            </w:r>
            <w:r w:rsidRPr="0079242B">
              <w:rPr>
                <w:rFonts w:ascii="Arial" w:hAnsi="Arial" w:cs="Arial"/>
                <w:sz w:val="16"/>
                <w:szCs w:val="16"/>
                <w:vertAlign w:val="superscript"/>
              </w:rPr>
              <w:t xml:space="preserve"> </w: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dG9sZXI8L0F1dGhvcj48WWVhcj4yMDE5PC9ZZWFyPjxS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</w:fldData>
              </w:fldChar>
            </w:r>
            <w:r w:rsidRPr="0079242B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dG9sZXI8L0F1dGhvcj48WWVhcj4yMDE5PC9ZZWFyPjxS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</w:fldData>
              </w:fldChar>
            </w:r>
            <w:r w:rsidRPr="0079242B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Pr="0079242B">
              <w:rPr>
                <w:rFonts w:ascii="Arial" w:hAnsi="Arial" w:cs="Arial"/>
                <w:sz w:val="16"/>
                <w:szCs w:val="16"/>
              </w:rPr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79242B">
              <w:rPr>
                <w:rFonts w:ascii="Arial" w:hAnsi="Arial" w:cs="Arial"/>
                <w:sz w:val="16"/>
                <w:szCs w:val="16"/>
              </w:rPr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79242B"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23" w:tooltip="Stoler, 2019 #5597" w:history="1">
              <w:r w:rsidRPr="003E4AE5">
                <w:rPr>
                  <w:rStyle w:val="Hyperlink"/>
                  <w:rFonts w:ascii="Arial" w:hAnsi="Arial" w:cs="Arial"/>
                  <w:noProof/>
                  <w:sz w:val="16"/>
                  <w:szCs w:val="16"/>
                </w:rPr>
                <w:t>23</w:t>
              </w:r>
            </w:hyperlink>
            <w:r w:rsidRPr="0079242B"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6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center"/>
          </w:tcPr>
          <w:p w14:paraId="5DB496A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Schiffman (2015)</w:t>
            </w:r>
          </w:p>
          <w:p w14:paraId="74037088" w14:textId="41DDB26D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JCM; 16 mo</w:t>
            </w:r>
            <w:r w:rsidRPr="0079242B">
              <w:rPr>
                <w:rFonts w:ascii="Arial" w:hAnsi="Arial" w:cs="Arial"/>
                <w:sz w:val="16"/>
                <w:szCs w:val="16"/>
                <w:vertAlign w:val="superscript"/>
              </w:rPr>
              <w:t xml:space="preserve"> </w: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Y2hpZmZtYW48L0F1dGhvcj48WWVhcj4yMDE1PC9ZZWFy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</w:fldData>
              </w:fldChar>
            </w:r>
            <w:r w:rsidRPr="0079242B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TY2hpZmZtYW48L0F1dGhvcj48WWVhcj4yMDE1PC9ZZWFy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</w:fldData>
              </w:fldChar>
            </w:r>
            <w:r w:rsidRPr="0079242B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Pr="0079242B">
              <w:rPr>
                <w:rFonts w:ascii="Arial" w:hAnsi="Arial" w:cs="Arial"/>
                <w:sz w:val="16"/>
                <w:szCs w:val="16"/>
              </w:rPr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79242B">
              <w:rPr>
                <w:rFonts w:ascii="Arial" w:hAnsi="Arial" w:cs="Arial"/>
                <w:sz w:val="16"/>
                <w:szCs w:val="16"/>
              </w:rPr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79242B"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30" w:tooltip="Schiffman, 2015 #3955" w:history="1">
              <w:r w:rsidRPr="003E4AE5">
                <w:rPr>
                  <w:rStyle w:val="Hyperlink"/>
                  <w:rFonts w:ascii="Arial" w:hAnsi="Arial" w:cs="Arial"/>
                  <w:noProof/>
                  <w:sz w:val="16"/>
                  <w:szCs w:val="16"/>
                </w:rPr>
                <w:t>30</w:t>
              </w:r>
            </w:hyperlink>
            <w:r w:rsidRPr="0079242B"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620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3010DA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Berkhof (2006)</w:t>
            </w:r>
          </w:p>
          <w:p w14:paraId="1A75065A" w14:textId="69C5F098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 xml:space="preserve">CEBP; 18 mo </w: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ZXJraG9mPC9BdXRob3I+PFllYXI+MjAwNjwvWWVhcj48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</w:fldData>
              </w:fldChar>
            </w:r>
            <w:r w:rsidRPr="0079242B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ZXJraG9mPC9BdXRob3I+PFllYXI+MjAwNjwvWWVhcj48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</w:fldData>
              </w:fldChar>
            </w:r>
            <w:r w:rsidRPr="0079242B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Pr="0079242B">
              <w:rPr>
                <w:rFonts w:ascii="Arial" w:hAnsi="Arial" w:cs="Arial"/>
                <w:sz w:val="16"/>
                <w:szCs w:val="16"/>
              </w:rPr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79242B">
              <w:rPr>
                <w:rFonts w:ascii="Arial" w:hAnsi="Arial" w:cs="Arial"/>
                <w:sz w:val="16"/>
                <w:szCs w:val="16"/>
              </w:rPr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79242B"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25" w:tooltip="Berkhof, 2006 #2467" w:history="1">
              <w:r w:rsidRPr="003E4AE5">
                <w:rPr>
                  <w:rStyle w:val="Hyperlink"/>
                  <w:rFonts w:ascii="Arial" w:hAnsi="Arial" w:cs="Arial"/>
                  <w:noProof/>
                  <w:sz w:val="16"/>
                  <w:szCs w:val="16"/>
                </w:rPr>
                <w:t>25</w:t>
              </w:r>
            </w:hyperlink>
            <w:r w:rsidRPr="0079242B"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1620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6815FE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Wheeler (2014)</w:t>
            </w:r>
          </w:p>
          <w:p w14:paraId="7C48ACAE" w14:textId="74A88BE9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 xml:space="preserve">IJC; 3 yr </w: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XaGVlbGVyPC9BdXRob3I+PFllYXI+MjAxNDwvWWVhcj48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=
</w:fldData>
              </w:fldChar>
            </w:r>
            <w:r w:rsidRPr="0079242B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XaGVlbGVyPC9BdXRob3I+PFllYXI+MjAxNDwvWWVhcj48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=
</w:fldData>
              </w:fldChar>
            </w:r>
            <w:r w:rsidRPr="0079242B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Pr="0079242B">
              <w:rPr>
                <w:rFonts w:ascii="Arial" w:hAnsi="Arial" w:cs="Arial"/>
                <w:sz w:val="16"/>
                <w:szCs w:val="16"/>
              </w:rPr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79242B">
              <w:rPr>
                <w:rFonts w:ascii="Arial" w:hAnsi="Arial" w:cs="Arial"/>
                <w:sz w:val="16"/>
                <w:szCs w:val="16"/>
              </w:rPr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Pr="0079242B">
              <w:rPr>
                <w:rFonts w:ascii="Arial" w:hAnsi="Arial" w:cs="Arial"/>
                <w:noProof/>
                <w:sz w:val="16"/>
                <w:szCs w:val="16"/>
              </w:rPr>
              <w:t>[</w:t>
            </w:r>
            <w:hyperlink w:anchor="_ENREF_35" w:tooltip="Wheeler, 2014 #2394" w:history="1">
              <w:r w:rsidRPr="003E4AE5">
                <w:rPr>
                  <w:rStyle w:val="Hyperlink"/>
                  <w:rFonts w:ascii="Arial" w:hAnsi="Arial" w:cs="Arial"/>
                  <w:noProof/>
                  <w:sz w:val="16"/>
                  <w:szCs w:val="16"/>
                </w:rPr>
                <w:t>35</w:t>
              </w:r>
            </w:hyperlink>
            <w:r w:rsidRPr="0079242B">
              <w:rPr>
                <w:rFonts w:ascii="Arial" w:hAnsi="Arial" w:cs="Arial"/>
                <w:noProof/>
                <w:sz w:val="16"/>
                <w:szCs w:val="16"/>
              </w:rPr>
              <w:t>]</w:t>
            </w:r>
            <w:r w:rsidRPr="0079242B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79242B" w:rsidRPr="0079242B" w14:paraId="7B57B5A8" w14:textId="77777777" w:rsidTr="0079242B">
        <w:trPr>
          <w:trHeight w:val="53"/>
        </w:trPr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265A71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HPV GT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0C93E1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25-29 yrs</w:t>
            </w:r>
          </w:p>
        </w:tc>
        <w:tc>
          <w:tcPr>
            <w:tcW w:w="12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360769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≥30 yrs</w:t>
            </w:r>
          </w:p>
        </w:tc>
        <w:tc>
          <w:tcPr>
            <w:tcW w:w="12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6B23E1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≥25yrs</w:t>
            </w:r>
          </w:p>
        </w:tc>
        <w:tc>
          <w:tcPr>
            <w:tcW w:w="12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F05043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≥30 yr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E80C37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 w:hint="eastAsia"/>
                <w:sz w:val="16"/>
                <w:szCs w:val="16"/>
              </w:rPr>
              <w:t>≥</w:t>
            </w:r>
            <w:r w:rsidRPr="0079242B">
              <w:rPr>
                <w:rFonts w:ascii="Arial" w:hAnsi="Arial" w:cs="Arial" w:hint="eastAsia"/>
                <w:sz w:val="16"/>
                <w:szCs w:val="16"/>
              </w:rPr>
              <w:t>30 yr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CD6CF3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 w:hint="eastAsia"/>
                <w:sz w:val="16"/>
                <w:szCs w:val="16"/>
              </w:rPr>
              <w:t>≥</w:t>
            </w:r>
            <w:r w:rsidRPr="0079242B">
              <w:rPr>
                <w:rFonts w:ascii="Arial" w:hAnsi="Arial" w:cs="Arial" w:hint="eastAsia"/>
                <w:sz w:val="16"/>
                <w:szCs w:val="16"/>
              </w:rPr>
              <w:t>29 yrs</w:t>
            </w:r>
          </w:p>
        </w:tc>
        <w:tc>
          <w:tcPr>
            <w:tcW w:w="16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7D96DD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 w:hint="eastAsia"/>
                <w:sz w:val="16"/>
                <w:szCs w:val="16"/>
              </w:rPr>
              <w:t>≥</w:t>
            </w:r>
            <w:r w:rsidRPr="0079242B">
              <w:rPr>
                <w:rFonts w:ascii="Arial" w:hAnsi="Arial" w:cs="Arial" w:hint="eastAsia"/>
                <w:sz w:val="16"/>
                <w:szCs w:val="16"/>
              </w:rPr>
              <w:t>21 yrs</w:t>
            </w:r>
          </w:p>
        </w:tc>
      </w:tr>
      <w:tr w:rsidR="0079242B" w:rsidRPr="0079242B" w14:paraId="0FCAF5D6" w14:textId="77777777" w:rsidTr="0079242B"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EE0E51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16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4C1955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1.4 (7.8-16.4)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18A4F4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8.2 (5.8-11.4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20FD3C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8.1 (5.8-10.9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43D08C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6.9 (3.8-10.2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485D78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0.6 (9.9-11.4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7DAA93A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7.0 (10.0-26.0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3F0968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2.8 (1.4-4.3)</w:t>
            </w:r>
          </w:p>
        </w:tc>
      </w:tr>
      <w:tr w:rsidR="0079242B" w:rsidRPr="0079242B" w14:paraId="726BD8B8" w14:textId="77777777" w:rsidTr="0079242B"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845C8D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31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836BF7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6.1 (2.8-12.6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75D011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4.8 (2.6-8.7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5FFB1A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7.5 (4.1-11.3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D4F863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8.4 (4.4-13.7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EDD0CC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4.5 (4.1-5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140007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7.0 (2.0-19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F5F9F3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1.3 (0.1-2.4)</w:t>
            </w:r>
          </w:p>
        </w:tc>
      </w:tr>
      <w:tr w:rsidR="0079242B" w:rsidRPr="0079242B" w14:paraId="074FD9D4" w14:textId="77777777" w:rsidTr="0079242B"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E65FF9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18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A0AD0F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2.6 (0.7-9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BFF8BC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4.7 (2.4-9.1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5A1B79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2.9 (0.0-6.8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80D107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2.6 (0.0-6.7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83CB12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5.9 (6.7-9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B658A9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9.0 (0.0-30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182F07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0.0</w:t>
            </w:r>
          </w:p>
        </w:tc>
      </w:tr>
      <w:tr w:rsidR="0079242B" w:rsidRPr="0079242B" w14:paraId="43BD0743" w14:textId="77777777" w:rsidTr="0079242B"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D64504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33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C6807A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4.3 (4.0-39.9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DFAB8C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.4 (0.3-7.7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68EC69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E64653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C8BE63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5.9 (4.8-7.2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E0ABF4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3.0 (0.0-40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D5868E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2.3 (0.0-5.6)</w:t>
            </w:r>
          </w:p>
        </w:tc>
      </w:tr>
      <w:tr w:rsidR="0079242B" w:rsidRPr="0079242B" w14:paraId="5B344DBD" w14:textId="77777777" w:rsidTr="0079242B"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5CC68B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58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DDAD48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6 (0.1-3.6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F173B6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4 (0.1-2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94E661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FAE3B8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A2E30A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.4 (1.2-1.6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290CB67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0 (0.0-11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7C066C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0.0</w:t>
            </w:r>
          </w:p>
        </w:tc>
      </w:tr>
      <w:tr w:rsidR="0079242B" w:rsidRPr="0079242B" w14:paraId="5EF7A334" w14:textId="77777777" w:rsidTr="0079242B">
        <w:trPr>
          <w:trHeight w:val="47"/>
        </w:trPr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0973D4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33/58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515A82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AE19DB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C6C52D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2.8 (0.6-5.4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2B2E88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2.3 (0.0-5.3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48F8EE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26B456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851A36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</w:tr>
      <w:tr w:rsidR="0079242B" w:rsidRPr="0079242B" w14:paraId="35DE9F12" w14:textId="77777777" w:rsidTr="0079242B"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D3CDF7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52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356202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7.1 (3.6-13.4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A1BD03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2.7 (1.3-5.5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810486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.7 (0.4-3.4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3B5FFD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.2 (0.0-3.3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823C67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3.8 (3.4-4.2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F80F53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0 (0.0-13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14CAEE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0.2 (0.0-0.7)</w:t>
            </w:r>
          </w:p>
        </w:tc>
      </w:tr>
      <w:tr w:rsidR="0079242B" w:rsidRPr="0079242B" w14:paraId="3991CF4C" w14:textId="77777777" w:rsidTr="0079242B"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889567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45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7C821A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0 (0.0-6.8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3BEC8A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3.7 (1.6-8.4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92453C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8 (0.0-2.8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1AE0FF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.2 (0.0-4.1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DA681EA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.7 (1.4-2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7D2E76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0 (0.0-8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103CB0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0.4 (0.0-1.3)</w:t>
            </w:r>
          </w:p>
        </w:tc>
      </w:tr>
      <w:tr w:rsidR="0079242B" w:rsidRPr="0079242B" w14:paraId="28C3ED8F" w14:textId="77777777" w:rsidTr="0079242B"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9CA702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35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63D3DF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3.8 (1.1-13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67F169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8 (0.1-4.4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493050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735041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7EB77D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4.1 (3.5-4.9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F6172D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6.0 (0.0-32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880302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0.0</w:t>
            </w:r>
          </w:p>
        </w:tc>
      </w:tr>
      <w:tr w:rsidR="0079242B" w:rsidRPr="0079242B" w14:paraId="61BBC305" w14:textId="77777777" w:rsidTr="0079242B"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F7D52E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39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5E32EF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2.6 (0.7-9.0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78E27C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3.1 (1.4-6.6)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398D9E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9EC603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C34DE8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8 (0.7-1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34996C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0 (0.0-17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929C01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0.0</w:t>
            </w:r>
          </w:p>
        </w:tc>
      </w:tr>
      <w:tr w:rsidR="0079242B" w:rsidRPr="0079242B" w14:paraId="0560AEE3" w14:textId="77777777" w:rsidTr="0079242B"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B35704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68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C214F5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4EDF76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838FDB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D6B14E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00DA23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7 (0.6-0.9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6149F4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0 (0.0-252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02E257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0.0</w:t>
            </w:r>
          </w:p>
        </w:tc>
      </w:tr>
      <w:tr w:rsidR="0079242B" w:rsidRPr="0079242B" w14:paraId="7761C458" w14:textId="77777777" w:rsidTr="0079242B"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921EDB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35/39/68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5A976F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1466BA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59CB1C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7 (0.0-1.7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75DA79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7 (0.0-1.9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EF231F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C73340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AA0016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</w:tr>
      <w:tr w:rsidR="0079242B" w:rsidRPr="0079242B" w14:paraId="513C3586" w14:textId="77777777" w:rsidTr="0079242B"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CB6699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51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CFCB46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5A2577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00368E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.1 (0.0-3.6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DDBF72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.8 (0.0-5.9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AA5647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.1 (0.9-1.3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160C062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0 (0.0-13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65475E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0.2 (0.0-0.7)</w:t>
            </w:r>
          </w:p>
        </w:tc>
      </w:tr>
      <w:tr w:rsidR="0079242B" w:rsidRPr="0079242B" w14:paraId="0140C0F7" w14:textId="77777777" w:rsidTr="0079242B"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DDE334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56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0618C8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958BBD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C2ABB5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E61ADB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452B07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8 (0.7-1.0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34843F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0 (0.0-8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663E47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0</w:t>
            </w:r>
          </w:p>
        </w:tc>
      </w:tr>
      <w:tr w:rsidR="0079242B" w:rsidRPr="0079242B" w14:paraId="65A6DB68" w14:textId="77777777" w:rsidTr="0079242B"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C37706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59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5DF69B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6E6ADF0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AABB14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7BD73A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A0B56C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6 (0.4-0.7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00C696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0 (0.0-28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7348A3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0.4 (0.0-0.9)</w:t>
            </w:r>
          </w:p>
        </w:tc>
      </w:tr>
      <w:tr w:rsidR="0079242B" w:rsidRPr="0079242B" w14:paraId="38CDD933" w14:textId="77777777" w:rsidTr="0079242B">
        <w:trPr>
          <w:trHeight w:val="80"/>
        </w:trPr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D3C21E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66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6EDCE8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C18AD3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9B9FC3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F0D664F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01A8B2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1.2(1.0-1.5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5589E8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0 (0.0-9.0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3C6483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</w:tr>
      <w:tr w:rsidR="0079242B" w:rsidRPr="0079242B" w14:paraId="28AF724A" w14:textId="77777777" w:rsidTr="0079242B">
        <w:trPr>
          <w:trHeight w:val="70"/>
        </w:trPr>
        <w:tc>
          <w:tcPr>
            <w:tcW w:w="28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C12443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sz w:val="16"/>
                <w:szCs w:val="16"/>
              </w:rPr>
              <w:t>56/59/66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3D068F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D56D9C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27ED038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0.3 (0.0-0.9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AAE1FC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4 (0.0-1.3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1505C9D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1A1C3D6E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86D6B0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</w:tr>
      <w:tr w:rsidR="0079242B" w:rsidRPr="0079242B" w14:paraId="75EEC909" w14:textId="77777777" w:rsidTr="0079242B">
        <w:trPr>
          <w:trHeight w:val="70"/>
        </w:trPr>
        <w:tc>
          <w:tcPr>
            <w:tcW w:w="2875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DC041B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color w:val="000000"/>
                <w:sz w:val="16"/>
                <w:szCs w:val="16"/>
              </w:rPr>
              <w:t>Any HPV pos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03A5281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4.7 (3.5-6.1)</w:t>
            </w:r>
          </w:p>
        </w:tc>
        <w:tc>
          <w:tcPr>
            <w:tcW w:w="12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1FF35A5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3.0 (2.4-3.7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6B9E57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3.1 (2.5-3.9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4A5D1A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3.0 (2.1-3.9)</w:t>
            </w:r>
          </w:p>
        </w:tc>
        <w:tc>
          <w:tcPr>
            <w:tcW w:w="16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8684343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4.6</w:t>
            </w:r>
            <w:r w:rsidRPr="0079242B">
              <w:rPr>
                <w:rFonts w:ascii="Arial" w:hAnsi="Arial" w:cs="Arial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2E95482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7.0 (5.0-10.0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C5BB9AC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1.1</w:t>
            </w:r>
            <w:r w:rsidRPr="0079242B">
              <w:rPr>
                <w:rFonts w:ascii="Arial" w:hAnsi="Arial" w:cs="Arial"/>
                <w:sz w:val="16"/>
                <w:szCs w:val="16"/>
                <w:vertAlign w:val="superscript"/>
              </w:rPr>
              <w:t>b</w:t>
            </w:r>
          </w:p>
        </w:tc>
      </w:tr>
      <w:tr w:rsidR="0079242B" w:rsidRPr="0079242B" w14:paraId="3FDF092B" w14:textId="77777777" w:rsidTr="0079242B">
        <w:trPr>
          <w:trHeight w:val="62"/>
        </w:trPr>
        <w:tc>
          <w:tcPr>
            <w:tcW w:w="2875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4A34F0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b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color w:val="000000"/>
                <w:sz w:val="16"/>
                <w:szCs w:val="16"/>
              </w:rPr>
              <w:t>HPV neg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81BF458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379B94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n/r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FC57C1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2 (0.0-0.5)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63620AD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>0.1 (0.0-0.3)</w:t>
            </w:r>
          </w:p>
        </w:tc>
        <w:tc>
          <w:tcPr>
            <w:tcW w:w="1620" w:type="dxa"/>
            <w:tcBorders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359047AB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  <w:shd w:val="clear" w:color="auto" w:fill="auto"/>
          </w:tcPr>
          <w:p w14:paraId="7B1A3526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775DE54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</w:rPr>
              <w:t>&lt;0.1</w:t>
            </w:r>
            <w:r w:rsidRPr="0079242B">
              <w:rPr>
                <w:rFonts w:ascii="Arial" w:hAnsi="Arial" w:cs="Arial"/>
                <w:sz w:val="16"/>
                <w:szCs w:val="16"/>
                <w:vertAlign w:val="superscript"/>
              </w:rPr>
              <w:t>b</w:t>
            </w:r>
          </w:p>
        </w:tc>
      </w:tr>
      <w:tr w:rsidR="0079242B" w:rsidRPr="0079242B" w14:paraId="53FA7C91" w14:textId="77777777" w:rsidTr="008B04A2">
        <w:trPr>
          <w:trHeight w:val="377"/>
        </w:trPr>
        <w:tc>
          <w:tcPr>
            <w:tcW w:w="12955" w:type="dxa"/>
            <w:gridSpan w:val="8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A6F897D" w14:textId="10A9F85B" w:rsidR="0079242B" w:rsidRPr="0079242B" w:rsidRDefault="0079242B" w:rsidP="008B04A2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color w:val="000000"/>
                <w:sz w:val="16"/>
                <w:szCs w:val="16"/>
              </w:rPr>
              <w:t>Abbreviations:</w:t>
            </w:r>
            <w:r w:rsidRPr="0079242B">
              <w:rPr>
                <w:rFonts w:ascii="Arial" w:hAnsi="Arial" w:cs="Arial"/>
                <w:color w:val="000000"/>
                <w:sz w:val="16"/>
                <w:szCs w:val="16"/>
              </w:rPr>
              <w:t xml:space="preserve"> ≥CIN3, ce</w:t>
            </w:r>
            <w:r w:rsidRPr="008B04A2">
              <w:rPr>
                <w:rFonts w:ascii="Arial" w:hAnsi="Arial" w:cs="Arial"/>
                <w:color w:val="000000"/>
                <w:sz w:val="16"/>
                <w:szCs w:val="16"/>
              </w:rPr>
              <w:t>rvical intraepithelial neoplasia, grade 3 or worse; HPV, human papillomavirus; NILM, negative for intraepithelial lesions or malignancies; GT, genotype; yrs, years; n/r, not reported;  neg, negative; pos, positive</w:t>
            </w:r>
            <w:r w:rsidR="008B04A2" w:rsidRPr="008B04A2">
              <w:rPr>
                <w:rFonts w:ascii="Arial" w:hAnsi="Arial" w:cs="Arial"/>
                <w:color w:val="000000"/>
                <w:sz w:val="16"/>
                <w:szCs w:val="16"/>
              </w:rPr>
              <w:t xml:space="preserve">; </w:t>
            </w:r>
            <w:r w:rsidR="008B04A2" w:rsidRPr="008B04A2">
              <w:rPr>
                <w:rFonts w:ascii="Arial" w:hAnsi="Arial" w:cs="Arial"/>
                <w:sz w:val="16"/>
                <w:szCs w:val="16"/>
              </w:rPr>
              <w:t>GO, Gynecologic Oncology; IJC, International Journal of Cancer; CEBP, Cancer Epidemiology, Biomarkers &amp; Prevention; JID, The Journal of Infectious Diseases; JCM, Journal of Clinical Microbiology</w:t>
            </w:r>
          </w:p>
        </w:tc>
      </w:tr>
      <w:tr w:rsidR="0079242B" w:rsidRPr="0079242B" w14:paraId="79C01B0B" w14:textId="77777777" w:rsidTr="0079242B">
        <w:tc>
          <w:tcPr>
            <w:tcW w:w="12955" w:type="dxa"/>
            <w:gridSpan w:val="8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4B899FB1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</w:tr>
      <w:tr w:rsidR="0079242B" w:rsidRPr="0079242B" w14:paraId="14E1F526" w14:textId="77777777" w:rsidTr="0079242B">
        <w:tc>
          <w:tcPr>
            <w:tcW w:w="12955" w:type="dxa"/>
            <w:gridSpan w:val="8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9DA7BB7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sz w:val="16"/>
                <w:szCs w:val="16"/>
              </w:rPr>
            </w:pPr>
            <w:r w:rsidRPr="0079242B">
              <w:rPr>
                <w:rFonts w:ascii="Arial" w:hAnsi="Arial" w:cs="Arial"/>
                <w:b/>
                <w:color w:val="000000"/>
                <w:sz w:val="16"/>
                <w:szCs w:val="16"/>
                <w:vertAlign w:val="superscript"/>
              </w:rPr>
              <w:t>a</w:t>
            </w:r>
            <w:r w:rsidRPr="0079242B">
              <w:rPr>
                <w:rFonts w:ascii="Arial" w:hAnsi="Arial" w:cs="Arial"/>
                <w:sz w:val="16"/>
                <w:szCs w:val="16"/>
              </w:rPr>
              <w:t>Risk listed as percent value with corresponding lower and upper confidence intervals in parentheses</w:t>
            </w:r>
          </w:p>
          <w:p w14:paraId="2DC90C19" w14:textId="77777777" w:rsidR="0079242B" w:rsidRPr="0079242B" w:rsidRDefault="0079242B" w:rsidP="0079242B">
            <w:pPr>
              <w:contextualSpacing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79242B">
              <w:rPr>
                <w:rFonts w:ascii="Arial" w:hAnsi="Arial" w:cs="Arial"/>
                <w:sz w:val="16"/>
                <w:szCs w:val="16"/>
                <w:vertAlign w:val="superscript"/>
              </w:rPr>
              <w:t>b</w:t>
            </w:r>
            <w:r w:rsidRPr="0079242B">
              <w:rPr>
                <w:rFonts w:ascii="Arial" w:hAnsi="Arial" w:cs="Arial"/>
                <w:sz w:val="16"/>
                <w:szCs w:val="16"/>
              </w:rPr>
              <w:t>95% confidence interval not listed source article</w:t>
            </w:r>
          </w:p>
        </w:tc>
      </w:tr>
    </w:tbl>
    <w:p w14:paraId="03BD644A" w14:textId="77777777" w:rsidR="009C0038" w:rsidRDefault="009C0038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2531915C" w14:textId="5A390ADB" w:rsidR="002F064A" w:rsidRDefault="002F064A" w:rsidP="004B317C">
      <w:pPr>
        <w:spacing w:after="0" w:line="240" w:lineRule="auto"/>
        <w:contextualSpacing/>
        <w:rPr>
          <w:rFonts w:ascii="Arial" w:hAnsi="Arial" w:cs="Arial"/>
          <w:noProof/>
          <w:sz w:val="12"/>
          <w:szCs w:val="12"/>
        </w:rPr>
      </w:pPr>
      <w:r>
        <w:rPr>
          <w:rFonts w:ascii="Arial" w:hAnsi="Arial" w:cs="Arial"/>
          <w:sz w:val="12"/>
          <w:szCs w:val="12"/>
        </w:rPr>
        <w:br w:type="page"/>
      </w:r>
    </w:p>
    <w:tbl>
      <w:tblPr>
        <w:tblStyle w:val="TableGrid4"/>
        <w:tblpPr w:leftFromText="180" w:rightFromText="180" w:vertAnchor="page" w:horzAnchor="margin" w:tblpY="1441"/>
        <w:tblW w:w="12055" w:type="dxa"/>
        <w:tblLayout w:type="fixed"/>
        <w:tblLook w:val="04A0" w:firstRow="1" w:lastRow="0" w:firstColumn="1" w:lastColumn="0" w:noHBand="0" w:noVBand="1"/>
      </w:tblPr>
      <w:tblGrid>
        <w:gridCol w:w="1615"/>
        <w:gridCol w:w="1980"/>
        <w:gridCol w:w="1440"/>
        <w:gridCol w:w="1620"/>
        <w:gridCol w:w="1800"/>
        <w:gridCol w:w="1800"/>
        <w:gridCol w:w="1800"/>
      </w:tblGrid>
      <w:tr w:rsidR="008B04A2" w:rsidRPr="008B04A2" w14:paraId="5EA8ABC3" w14:textId="77777777" w:rsidTr="008B04A2">
        <w:tc>
          <w:tcPr>
            <w:tcW w:w="12055" w:type="dxa"/>
            <w:gridSpan w:val="7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CDB9325" w14:textId="4DBDC9B8" w:rsidR="008B04A2" w:rsidRPr="008B04A2" w:rsidRDefault="003A4A94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lastRenderedPageBreak/>
              <w:t>Supplemental</w:t>
            </w:r>
            <w:bookmarkStart w:id="0" w:name="_GoBack"/>
            <w:bookmarkEnd w:id="0"/>
            <w:r>
              <w:rPr>
                <w:rFonts w:ascii="Arial" w:hAnsi="Arial" w:cs="Arial"/>
                <w:b/>
                <w:sz w:val="20"/>
                <w:szCs w:val="20"/>
              </w:rPr>
              <w:t xml:space="preserve"> Table 3</w:t>
            </w:r>
            <w:r w:rsidR="008B04A2" w:rsidRPr="008B04A2">
              <w:rPr>
                <w:rFonts w:ascii="Arial" w:hAnsi="Arial" w:cs="Arial"/>
                <w:b/>
                <w:sz w:val="20"/>
                <w:szCs w:val="20"/>
              </w:rPr>
              <w:t xml:space="preserve"> (continued).</w:t>
            </w:r>
            <w:r w:rsidR="008B04A2" w:rsidRPr="008B04A2">
              <w:rPr>
                <w:rFonts w:ascii="Arial" w:hAnsi="Arial" w:cs="Arial"/>
                <w:sz w:val="20"/>
                <w:szCs w:val="20"/>
              </w:rPr>
              <w:t xml:space="preserve"> Risk</w:t>
            </w:r>
            <w:r w:rsidR="008B04A2" w:rsidRPr="008B04A2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a</w:t>
            </w:r>
            <w:r w:rsidR="008B04A2" w:rsidRPr="008B04A2">
              <w:rPr>
                <w:rFonts w:ascii="Arial" w:hAnsi="Arial" w:cs="Arial"/>
                <w:sz w:val="20"/>
                <w:szCs w:val="20"/>
              </w:rPr>
              <w:t xml:space="preserve"> of ≥CIN3, stratified by HPV genotype in subjects with NILM cytology result.</w:t>
            </w:r>
          </w:p>
        </w:tc>
      </w:tr>
      <w:tr w:rsidR="008B04A2" w:rsidRPr="008B04A2" w14:paraId="2BFEB5F4" w14:textId="77777777" w:rsidTr="008B04A2">
        <w:tc>
          <w:tcPr>
            <w:tcW w:w="1615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7D22FF6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58694DC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Schiffman (2016)</w:t>
            </w:r>
          </w:p>
          <w:p w14:paraId="37098102" w14:textId="4BA1BE73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 xml:space="preserve">JCM; 16 mo </w:t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pZmZtYW48L0F1dGhvcj48WWVhcj4yMDE2PC9ZZWFy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==
</w:fldData>
              </w:fldChar>
            </w:r>
            <w:r w:rsidRPr="008B04A2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pZmZtYW48L0F1dGhvcj48WWVhcj4yMDE2PC9ZZWFy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==
</w:fldData>
              </w:fldChar>
            </w:r>
            <w:r w:rsidRPr="008B04A2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8B04A2">
              <w:rPr>
                <w:rFonts w:ascii="Arial" w:hAnsi="Arial" w:cs="Arial"/>
                <w:sz w:val="20"/>
                <w:szCs w:val="20"/>
              </w:rPr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8B04A2">
              <w:rPr>
                <w:rFonts w:ascii="Arial" w:hAnsi="Arial" w:cs="Arial"/>
                <w:sz w:val="20"/>
                <w:szCs w:val="20"/>
              </w:rPr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8B04A2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31" w:tooltip="Schiffman, 2016 #2387" w:history="1">
              <w:r w:rsidRPr="003E4AE5">
                <w:rPr>
                  <w:rStyle w:val="Hyperlink"/>
                  <w:rFonts w:ascii="Arial" w:hAnsi="Arial" w:cs="Arial"/>
                  <w:noProof/>
                  <w:sz w:val="20"/>
                  <w:szCs w:val="20"/>
                </w:rPr>
                <w:t>31</w:t>
              </w:r>
            </w:hyperlink>
            <w:r w:rsidRPr="008B04A2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3060" w:type="dxa"/>
            <w:gridSpan w:val="2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2A6EF57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Thomsen (2015)</w:t>
            </w:r>
          </w:p>
          <w:p w14:paraId="59388644" w14:textId="0A8AC91F" w:rsidR="008B04A2" w:rsidRPr="008B04A2" w:rsidRDefault="008B04A2" w:rsidP="008B04A2">
            <w:pPr>
              <w:tabs>
                <w:tab w:val="right" w:pos="2484"/>
              </w:tabs>
              <w:contextualSpacing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 xml:space="preserve">IJC; 4 yr </w:t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G9tc2VuPC9BdXRob3I+PFllYXI+MjAxNTwvWWVhcj48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</w:fldData>
              </w:fldChar>
            </w:r>
            <w:r w:rsidRPr="008B04A2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G9tc2VuPC9BdXRob3I+PFllYXI+MjAxNTwvWWVhcj48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</w:fldData>
              </w:fldChar>
            </w:r>
            <w:r w:rsidRPr="008B04A2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8B04A2">
              <w:rPr>
                <w:rFonts w:ascii="Arial" w:hAnsi="Arial" w:cs="Arial"/>
                <w:sz w:val="20"/>
                <w:szCs w:val="20"/>
              </w:rPr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8B04A2">
              <w:rPr>
                <w:rFonts w:ascii="Arial" w:hAnsi="Arial" w:cs="Arial"/>
                <w:sz w:val="20"/>
                <w:szCs w:val="20"/>
              </w:rPr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8B04A2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34" w:tooltip="Thomsen, 2015 #2463" w:history="1">
              <w:r w:rsidRPr="003E4AE5">
                <w:rPr>
                  <w:rStyle w:val="Hyperlink"/>
                  <w:rFonts w:ascii="Arial" w:hAnsi="Arial" w:cs="Arial"/>
                  <w:noProof/>
                  <w:sz w:val="20"/>
                  <w:szCs w:val="20"/>
                </w:rPr>
                <w:t>34</w:t>
              </w:r>
            </w:hyperlink>
            <w:r w:rsidRPr="008B04A2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3600" w:type="dxa"/>
            <w:gridSpan w:val="2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883B83E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Thomsen (2015)</w:t>
            </w:r>
          </w:p>
          <w:p w14:paraId="204015B1" w14:textId="64A3D4F9" w:rsidR="008B04A2" w:rsidRPr="008B04A2" w:rsidRDefault="008B04A2" w:rsidP="008B04A2">
            <w:pPr>
              <w:tabs>
                <w:tab w:val="right" w:pos="2844"/>
              </w:tabs>
              <w:contextualSpacing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 xml:space="preserve">IJC; 8 yr </w:t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G9tc2VuPC9BdXRob3I+PFllYXI+MjAxNTwvWWVhcj48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</w:fldData>
              </w:fldChar>
            </w:r>
            <w:r w:rsidRPr="008B04A2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G9tc2VuPC9BdXRob3I+PFllYXI+MjAxNTwvWWVhcj48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</w:fldData>
              </w:fldChar>
            </w:r>
            <w:r w:rsidRPr="008B04A2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8B04A2">
              <w:rPr>
                <w:rFonts w:ascii="Arial" w:hAnsi="Arial" w:cs="Arial"/>
                <w:sz w:val="20"/>
                <w:szCs w:val="20"/>
              </w:rPr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8B04A2">
              <w:rPr>
                <w:rFonts w:ascii="Arial" w:hAnsi="Arial" w:cs="Arial"/>
                <w:sz w:val="20"/>
                <w:szCs w:val="20"/>
              </w:rPr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8B04A2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34" w:tooltip="Thomsen, 2015 #2463" w:history="1">
              <w:r w:rsidRPr="003E4AE5">
                <w:rPr>
                  <w:rStyle w:val="Hyperlink"/>
                  <w:rFonts w:ascii="Arial" w:hAnsi="Arial" w:cs="Arial"/>
                  <w:noProof/>
                  <w:sz w:val="20"/>
                  <w:szCs w:val="20"/>
                </w:rPr>
                <w:t>34</w:t>
              </w:r>
            </w:hyperlink>
            <w:r w:rsidRPr="008B04A2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800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58CE1BE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Kjaer (2010)</w:t>
            </w:r>
          </w:p>
          <w:p w14:paraId="18BD29F1" w14:textId="473C4FC6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 xml:space="preserve">JNCI 13.4yr </w:t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mFlcjwvQXV0aG9yPjxZZWFyPjIwMTA8L1llYXI+PFJl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</w:fldData>
              </w:fldChar>
            </w:r>
            <w:r w:rsidRPr="008B04A2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mFlcjwvQXV0aG9yPjxZZWFyPjIwMTA8L1llYXI+PFJl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</w:fldData>
              </w:fldChar>
            </w:r>
            <w:r w:rsidRPr="008B04A2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8B04A2">
              <w:rPr>
                <w:rFonts w:ascii="Arial" w:hAnsi="Arial" w:cs="Arial"/>
                <w:sz w:val="20"/>
                <w:szCs w:val="20"/>
              </w:rPr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8B04A2">
              <w:rPr>
                <w:rFonts w:ascii="Arial" w:hAnsi="Arial" w:cs="Arial"/>
                <w:sz w:val="20"/>
                <w:szCs w:val="20"/>
              </w:rPr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8B04A2">
              <w:rPr>
                <w:rFonts w:ascii="Arial" w:hAnsi="Arial" w:cs="Arial"/>
                <w:noProof/>
                <w:sz w:val="20"/>
                <w:szCs w:val="20"/>
              </w:rPr>
              <w:t>[</w:t>
            </w:r>
            <w:hyperlink w:anchor="_ENREF_27" w:tooltip="Kjaer, 2010 #2283" w:history="1">
              <w:r w:rsidRPr="003E4AE5">
                <w:rPr>
                  <w:rStyle w:val="Hyperlink"/>
                  <w:rFonts w:ascii="Arial" w:hAnsi="Arial" w:cs="Arial"/>
                  <w:noProof/>
                  <w:sz w:val="20"/>
                  <w:szCs w:val="20"/>
                </w:rPr>
                <w:t>27</w:t>
              </w:r>
            </w:hyperlink>
            <w:r w:rsidRPr="008B04A2">
              <w:rPr>
                <w:rFonts w:ascii="Arial" w:hAnsi="Arial" w:cs="Arial"/>
                <w:noProof/>
                <w:sz w:val="20"/>
                <w:szCs w:val="20"/>
              </w:rPr>
              <w:t>]</w:t>
            </w:r>
            <w:r w:rsidRPr="008B04A2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8B04A2" w:rsidRPr="008B04A2" w14:paraId="6F10EC2D" w14:textId="77777777" w:rsidTr="008B04A2">
        <w:trPr>
          <w:trHeight w:val="53"/>
        </w:trPr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5971C58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HPV GT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127397A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 w:hint="eastAsia"/>
                <w:sz w:val="20"/>
                <w:szCs w:val="20"/>
              </w:rPr>
              <w:t>≥</w:t>
            </w:r>
            <w:r w:rsidRPr="008B04A2">
              <w:rPr>
                <w:rFonts w:ascii="Arial" w:hAnsi="Arial" w:cs="Arial" w:hint="eastAsia"/>
                <w:sz w:val="20"/>
                <w:szCs w:val="20"/>
              </w:rPr>
              <w:t>30 yrs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8D4F18A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&lt;30 yrs</w:t>
            </w:r>
          </w:p>
        </w:tc>
        <w:tc>
          <w:tcPr>
            <w:tcW w:w="162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C42E41E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≥30 yrs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D363A73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&lt;30yrs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46D28D2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≥30yrs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6AC3A800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20-29 yrs</w:t>
            </w:r>
          </w:p>
        </w:tc>
      </w:tr>
      <w:tr w:rsidR="008B04A2" w:rsidRPr="008B04A2" w14:paraId="6BB5C189" w14:textId="77777777" w:rsidTr="008B04A2"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74174ED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16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52FAE99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13.8 (11.9-15.6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3149D8DB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8.9 (6.9-10.9)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9112904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11.4 (8.6-14.2)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25F6807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21.2 (18.2-24.2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126ABD6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21.8 (18.0-25.6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039AFBAD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26.7 (21.1-31.8)</w:t>
            </w:r>
          </w:p>
        </w:tc>
      </w:tr>
      <w:tr w:rsidR="008B04A2" w:rsidRPr="008B04A2" w14:paraId="268F8522" w14:textId="77777777" w:rsidTr="008B04A2"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6CE8C9F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31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CF58050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1483AA7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4.9 (2.9-6.8)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AFEFE59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6.3 (3.7-8.9)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706278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10.9 (7.9-13.9)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97E49AB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11.3 (7.7-14.9)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5CDD082D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14.3 (9.1-19.4)</w:t>
            </w:r>
          </w:p>
        </w:tc>
      </w:tr>
      <w:tr w:rsidR="008B04A2" w:rsidRPr="008B04A2" w14:paraId="3A150495" w14:textId="77777777" w:rsidTr="008B04A2"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AF33A92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18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01AEF59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45CE9FE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6.2 (3.4-9.0)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B89AC1C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6.1 (2.6-9.5)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B9C8B4E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10.9 (7.1-14.6)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F992713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12.8 (7.6-18.0)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517CC16B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19.1 (10.4-27.3)</w:t>
            </w:r>
          </w:p>
        </w:tc>
      </w:tr>
      <w:tr w:rsidR="008B04A2" w:rsidRPr="008B04A2" w14:paraId="0B515B0D" w14:textId="77777777" w:rsidTr="008B04A2"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35D9262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33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7C593AA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1BEC757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7.3 (3.8-10.8)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EF1FB46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8.2 (3.4-13.0)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441556A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11.9 (7.3-16.4)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976C211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12.9 (7.0-18.8)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2BFFB1B6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14.9 (7.9-21.1)</w:t>
            </w:r>
          </w:p>
        </w:tc>
      </w:tr>
      <w:tr w:rsidR="008B04A2" w:rsidRPr="008B04A2" w14:paraId="15FA1C69" w14:textId="77777777" w:rsidTr="008B04A2"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B1EC396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58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6421E5E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193E3EC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19BC49B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FD2290D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C7DC126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0F67A38D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</w:tr>
      <w:tr w:rsidR="008B04A2" w:rsidRPr="008B04A2" w14:paraId="37F32C49" w14:textId="77777777" w:rsidTr="008B04A2">
        <w:trPr>
          <w:trHeight w:val="47"/>
        </w:trPr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720A6DC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33/58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AAE2108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5362B51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287C33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E3165BA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818690F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3B835225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</w:tr>
      <w:tr w:rsidR="008B04A2" w:rsidRPr="008B04A2" w14:paraId="276458CB" w14:textId="77777777" w:rsidTr="008B04A2"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6F6B401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52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16448C7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F48DFE5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9C239B8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B2D2667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E272019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6E074163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</w:tr>
      <w:tr w:rsidR="008B04A2" w:rsidRPr="008B04A2" w14:paraId="7FAA2E8D" w14:textId="77777777" w:rsidTr="008B04A2"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FAF37E4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45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FFFFEFF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AE635F4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B0D01F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62D001D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76A43FB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52BEE028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</w:tr>
      <w:tr w:rsidR="008B04A2" w:rsidRPr="008B04A2" w14:paraId="753D68C1" w14:textId="77777777" w:rsidTr="008B04A2"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EC8D720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35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9F1C2DD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ACD62C4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452C1D0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5E1FC69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99D3CA8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202CE442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</w:tr>
      <w:tr w:rsidR="008B04A2" w:rsidRPr="008B04A2" w14:paraId="6CC267F6" w14:textId="77777777" w:rsidTr="008B04A2"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FE89778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39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907AB0A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6396D4F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4233EE7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730D72B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7BB6FC1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3CBAFE81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</w:tr>
      <w:tr w:rsidR="008B04A2" w:rsidRPr="008B04A2" w14:paraId="6017B2E7" w14:textId="77777777" w:rsidTr="008B04A2"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91B450B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68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634C0CB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0D4E0B8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1BDDCCC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BCC2B71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2AB63C5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241F4E9D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</w:tr>
      <w:tr w:rsidR="008B04A2" w:rsidRPr="008B04A2" w14:paraId="07E63405" w14:textId="77777777" w:rsidTr="008B04A2"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83727E8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35/39/68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702968B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956333A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F82505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CB0E856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9CE1BEF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531280DB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</w:tr>
      <w:tr w:rsidR="008B04A2" w:rsidRPr="008B04A2" w14:paraId="7C9B5A52" w14:textId="77777777" w:rsidTr="008B04A2"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5664ADB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51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0527F62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7EDCBE9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B48668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09518AD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2E076F9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4840E4EE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</w:tr>
      <w:tr w:rsidR="008B04A2" w:rsidRPr="008B04A2" w14:paraId="39504432" w14:textId="77777777" w:rsidTr="008B04A2"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EE4F026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56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FDDE574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EB87286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650E6149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3B708DB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FDBA382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381C8612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</w:tr>
      <w:tr w:rsidR="008B04A2" w:rsidRPr="008B04A2" w14:paraId="36F11297" w14:textId="77777777" w:rsidTr="008B04A2"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754FBF8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59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2532FB5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C5A320E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B3F344E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32C6597F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E6429B6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63A11D62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</w:tr>
      <w:tr w:rsidR="008B04A2" w:rsidRPr="008B04A2" w14:paraId="2C39813D" w14:textId="77777777" w:rsidTr="008B04A2">
        <w:trPr>
          <w:trHeight w:val="80"/>
        </w:trPr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9630A76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66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7954861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45068036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62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257182B1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0EAF896F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7F382596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2806E986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</w:tr>
      <w:tr w:rsidR="008B04A2" w:rsidRPr="008B04A2" w14:paraId="7E6ABC65" w14:textId="77777777" w:rsidTr="008B04A2">
        <w:trPr>
          <w:trHeight w:val="70"/>
        </w:trPr>
        <w:tc>
          <w:tcPr>
            <w:tcW w:w="16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51FC68B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sz w:val="20"/>
                <w:szCs w:val="20"/>
              </w:rPr>
              <w:t>56/59/66</w:t>
            </w:r>
          </w:p>
        </w:tc>
        <w:tc>
          <w:tcPr>
            <w:tcW w:w="198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1F10A3FB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14:paraId="5C6F93B9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3F82FB3F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ED6DF7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15A05A8D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43BE8114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</w:tr>
      <w:tr w:rsidR="008B04A2" w:rsidRPr="008B04A2" w14:paraId="0F17A979" w14:textId="77777777" w:rsidTr="008B04A2">
        <w:trPr>
          <w:trHeight w:val="70"/>
        </w:trPr>
        <w:tc>
          <w:tcPr>
            <w:tcW w:w="1615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5FCA709E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color w:val="000000"/>
                <w:sz w:val="20"/>
                <w:szCs w:val="20"/>
              </w:rPr>
              <w:t>Any HPV pos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44F3609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n/r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DD8F2E7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6EB56AB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D68B44A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4D95061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FED5661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n/r</w:t>
            </w:r>
          </w:p>
        </w:tc>
      </w:tr>
      <w:tr w:rsidR="008B04A2" w:rsidRPr="008B04A2" w14:paraId="706B5B3A" w14:textId="77777777" w:rsidTr="008B04A2">
        <w:tc>
          <w:tcPr>
            <w:tcW w:w="1615" w:type="dxa"/>
            <w:tcBorders>
              <w:top w:val="nil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9CD3F75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color w:val="000000"/>
                <w:sz w:val="20"/>
                <w:szCs w:val="20"/>
              </w:rPr>
              <w:t>HPV neg</w:t>
            </w:r>
          </w:p>
        </w:tc>
        <w:tc>
          <w:tcPr>
            <w:tcW w:w="1980" w:type="dxa"/>
            <w:tcBorders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72081D54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0.06 (0.05-0.06)</w:t>
            </w:r>
          </w:p>
        </w:tc>
        <w:tc>
          <w:tcPr>
            <w:tcW w:w="14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C5A17B3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0.5 (0.3-0.7)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74C155A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1.7 (1.4-2.1)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CDC0A0A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0.2 (0.1-0.3)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507A147F" w14:textId="77777777" w:rsidR="008B04A2" w:rsidRPr="008B04A2" w:rsidRDefault="008B04A2" w:rsidP="008B04A2">
            <w:pPr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0.6 (0.34-0.7)</w:t>
            </w:r>
          </w:p>
        </w:tc>
        <w:tc>
          <w:tcPr>
            <w:tcW w:w="1800" w:type="dxa"/>
            <w:tcBorders>
              <w:left w:val="single" w:sz="4" w:space="0" w:color="FFFFFF" w:themeColor="background1"/>
              <w:bottom w:val="single" w:sz="4" w:space="0" w:color="000000" w:themeColor="text1"/>
              <w:right w:val="single" w:sz="4" w:space="0" w:color="FFFFFF" w:themeColor="background1"/>
            </w:tcBorders>
          </w:tcPr>
          <w:p w14:paraId="76713782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sz w:val="20"/>
                <w:szCs w:val="20"/>
              </w:rPr>
              <w:t>3.0 (2.5-3.5)</w:t>
            </w:r>
          </w:p>
        </w:tc>
      </w:tr>
      <w:tr w:rsidR="008B04A2" w:rsidRPr="008B04A2" w14:paraId="14DD9902" w14:textId="77777777" w:rsidTr="008B04A2">
        <w:tc>
          <w:tcPr>
            <w:tcW w:w="12055" w:type="dxa"/>
            <w:gridSpan w:val="7"/>
            <w:tcBorders>
              <w:top w:val="nil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6197BA94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8B04A2">
              <w:rPr>
                <w:rFonts w:ascii="Arial" w:hAnsi="Arial" w:cs="Arial"/>
                <w:color w:val="000000"/>
                <w:sz w:val="20"/>
                <w:szCs w:val="20"/>
              </w:rPr>
              <w:t>Abbreviations: ≥CIN3, cervical intraepithelial neoplasia, grade 3 or worse; HPV, human papillomavirus; GT, genotype; yrs, years; n/r, not reported;  neg, negative; pos, positive; IJC, International Journal of Cancer; JCM, Journal of Clinical Microbiology; JNCI, Journal of the National Cancer Institute</w:t>
            </w:r>
          </w:p>
        </w:tc>
      </w:tr>
      <w:tr w:rsidR="008B04A2" w:rsidRPr="008B04A2" w14:paraId="01AB4774" w14:textId="77777777" w:rsidTr="008B04A2">
        <w:tc>
          <w:tcPr>
            <w:tcW w:w="12055" w:type="dxa"/>
            <w:gridSpan w:val="7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1443A205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8B04A2" w:rsidRPr="008B04A2" w14:paraId="25E5584B" w14:textId="77777777" w:rsidTr="008B04A2">
        <w:tc>
          <w:tcPr>
            <w:tcW w:w="12055" w:type="dxa"/>
            <w:gridSpan w:val="7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  <w:vAlign w:val="bottom"/>
          </w:tcPr>
          <w:p w14:paraId="22E0D202" w14:textId="77777777" w:rsidR="008B04A2" w:rsidRPr="008B04A2" w:rsidRDefault="008B04A2" w:rsidP="008B04A2">
            <w:pPr>
              <w:contextualSpacing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8B04A2">
              <w:rPr>
                <w:rFonts w:ascii="Arial" w:hAnsi="Arial" w:cs="Arial"/>
                <w:b/>
                <w:color w:val="000000"/>
                <w:sz w:val="20"/>
                <w:szCs w:val="20"/>
                <w:vertAlign w:val="superscript"/>
              </w:rPr>
              <w:t>a</w:t>
            </w:r>
            <w:r w:rsidRPr="008B04A2">
              <w:rPr>
                <w:rFonts w:ascii="Arial" w:hAnsi="Arial" w:cs="Arial"/>
                <w:sz w:val="20"/>
                <w:szCs w:val="20"/>
              </w:rPr>
              <w:t>Risk listed as percent value with corresponding lower and upper confidence intervals in parentheses</w:t>
            </w:r>
          </w:p>
        </w:tc>
      </w:tr>
    </w:tbl>
    <w:p w14:paraId="0AA0C2A5" w14:textId="77777777" w:rsidR="00587F4A" w:rsidRDefault="00587F4A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7969BC6F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686EE801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01C76DF8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5AD28362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59071A99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009441D1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52ADA76C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6AFCB26D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7B55DCE1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2807A97D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48FDDCBA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4E09ADE0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64605033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5DF1AEF5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1BD1E591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5E60A91E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3D44BBA4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10DF50F5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62317A54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1F2ED29E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6252B2AA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199D179A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3A9F1B61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04EA2711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25E96DF3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072BD4A7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3789C82F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3BD191C9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71D29645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36DBD57F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2A9A2980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7736EE76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11671257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3A37559E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77DC6935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5DBD1C26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3AEDCE6C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5014DF4C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4BC74D30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37E8F777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7F6A5F93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10912E3C" w14:textId="77777777" w:rsidR="00EB7C86" w:rsidRDefault="00EB7C86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2CA7633A" w14:textId="77777777" w:rsidR="00EB7C86" w:rsidRDefault="00EB7C86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2C968116" w14:textId="77777777" w:rsidR="00EB7C86" w:rsidRDefault="00EB7C86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24E2FABE" w14:textId="77777777" w:rsidR="00EB7C86" w:rsidRDefault="00EB7C86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32BA0505" w14:textId="77777777" w:rsidR="00EB7C86" w:rsidRDefault="00EB7C86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255F5AEC" w14:textId="77777777" w:rsidR="00EB7C86" w:rsidRDefault="00EB7C86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562FDBDC" w14:textId="77777777" w:rsidR="00EB7C86" w:rsidRDefault="00EB7C86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051275BF" w14:textId="77777777" w:rsidR="00EB7C86" w:rsidRDefault="00EB7C86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303BC64D" w14:textId="77777777" w:rsidR="00EB7C86" w:rsidRDefault="00EB7C86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00334E5F" w14:textId="77777777" w:rsidR="00EB7C86" w:rsidRDefault="00EB7C86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2EE19851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1F9D3677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p w14:paraId="6D3F414E" w14:textId="77777777" w:rsidR="008B04A2" w:rsidRDefault="008B04A2" w:rsidP="004B317C">
      <w:pPr>
        <w:spacing w:after="0" w:line="240" w:lineRule="auto"/>
        <w:contextualSpacing/>
        <w:rPr>
          <w:rFonts w:ascii="Arial" w:hAnsi="Arial" w:cs="Arial"/>
          <w:sz w:val="12"/>
          <w:szCs w:val="12"/>
        </w:rPr>
      </w:pPr>
    </w:p>
    <w:sectPr w:rsidR="008B04A2" w:rsidSect="00EB7C86">
      <w:pgSz w:w="15840" w:h="12240" w:orient="landscape" w:code="1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74CD637" w16cid:durableId="2083DB24"/>
  <w16cid:commentId w16cid:paraId="1BA67B32" w16cid:durableId="2083E55E"/>
  <w16cid:commentId w16cid:paraId="33C8AFEF" w16cid:durableId="2083E6C7"/>
  <w16cid:commentId w16cid:paraId="4428E7DF" w16cid:durableId="2083EBB5"/>
  <w16cid:commentId w16cid:paraId="4A0A07B2" w16cid:durableId="2083ECCB"/>
  <w16cid:commentId w16cid:paraId="671E94A2" w16cid:durableId="2083F13E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5884927" w14:textId="77777777" w:rsidR="00F55BD0" w:rsidRDefault="00F55BD0" w:rsidP="0077063B">
      <w:pPr>
        <w:spacing w:after="0" w:line="240" w:lineRule="auto"/>
      </w:pPr>
      <w:r>
        <w:separator/>
      </w:r>
    </w:p>
  </w:endnote>
  <w:endnote w:type="continuationSeparator" w:id="0">
    <w:p w14:paraId="3F86EECF" w14:textId="77777777" w:rsidR="00F55BD0" w:rsidRDefault="00F55BD0" w:rsidP="0077063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89E8AC4" w14:textId="77777777" w:rsidR="00F55BD0" w:rsidRDefault="00F55BD0" w:rsidP="0077063B">
      <w:pPr>
        <w:spacing w:after="0" w:line="240" w:lineRule="auto"/>
      </w:pPr>
      <w:r>
        <w:separator/>
      </w:r>
    </w:p>
  </w:footnote>
  <w:footnote w:type="continuationSeparator" w:id="0">
    <w:p w14:paraId="763CEF76" w14:textId="77777777" w:rsidR="00F55BD0" w:rsidRDefault="00F55BD0" w:rsidP="0077063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DC32351"/>
    <w:multiLevelType w:val="multilevel"/>
    <w:tmpl w:val="202CA5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329650E"/>
    <w:multiLevelType w:val="hybridMultilevel"/>
    <w:tmpl w:val="0D442A14"/>
    <w:lvl w:ilvl="0" w:tplc="A528576A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</w:lvl>
    <w:lvl w:ilvl="1" w:tplc="F1B2F02E" w:tentative="1">
      <w:start w:val="1"/>
      <w:numFmt w:val="decimal"/>
      <w:lvlText w:val="(%2)"/>
      <w:lvlJc w:val="left"/>
      <w:pPr>
        <w:tabs>
          <w:tab w:val="num" w:pos="1440"/>
        </w:tabs>
        <w:ind w:left="1440" w:hanging="360"/>
      </w:pPr>
    </w:lvl>
    <w:lvl w:ilvl="2" w:tplc="B3789E40" w:tentative="1">
      <w:start w:val="1"/>
      <w:numFmt w:val="decimal"/>
      <w:lvlText w:val="(%3)"/>
      <w:lvlJc w:val="left"/>
      <w:pPr>
        <w:tabs>
          <w:tab w:val="num" w:pos="2160"/>
        </w:tabs>
        <w:ind w:left="2160" w:hanging="360"/>
      </w:pPr>
    </w:lvl>
    <w:lvl w:ilvl="3" w:tplc="64DCAB24" w:tentative="1">
      <w:start w:val="1"/>
      <w:numFmt w:val="decimal"/>
      <w:lvlText w:val="(%4)"/>
      <w:lvlJc w:val="left"/>
      <w:pPr>
        <w:tabs>
          <w:tab w:val="num" w:pos="2880"/>
        </w:tabs>
        <w:ind w:left="2880" w:hanging="360"/>
      </w:pPr>
    </w:lvl>
    <w:lvl w:ilvl="4" w:tplc="01927B50" w:tentative="1">
      <w:start w:val="1"/>
      <w:numFmt w:val="decimal"/>
      <w:lvlText w:val="(%5)"/>
      <w:lvlJc w:val="left"/>
      <w:pPr>
        <w:tabs>
          <w:tab w:val="num" w:pos="3600"/>
        </w:tabs>
        <w:ind w:left="3600" w:hanging="360"/>
      </w:pPr>
    </w:lvl>
    <w:lvl w:ilvl="5" w:tplc="299C922A" w:tentative="1">
      <w:start w:val="1"/>
      <w:numFmt w:val="decimal"/>
      <w:lvlText w:val="(%6)"/>
      <w:lvlJc w:val="left"/>
      <w:pPr>
        <w:tabs>
          <w:tab w:val="num" w:pos="4320"/>
        </w:tabs>
        <w:ind w:left="4320" w:hanging="360"/>
      </w:pPr>
    </w:lvl>
    <w:lvl w:ilvl="6" w:tplc="EF38BD22" w:tentative="1">
      <w:start w:val="1"/>
      <w:numFmt w:val="decimal"/>
      <w:lvlText w:val="(%7)"/>
      <w:lvlJc w:val="left"/>
      <w:pPr>
        <w:tabs>
          <w:tab w:val="num" w:pos="5040"/>
        </w:tabs>
        <w:ind w:left="5040" w:hanging="360"/>
      </w:pPr>
    </w:lvl>
    <w:lvl w:ilvl="7" w:tplc="75E2CE20" w:tentative="1">
      <w:start w:val="1"/>
      <w:numFmt w:val="decimal"/>
      <w:lvlText w:val="(%8)"/>
      <w:lvlJc w:val="left"/>
      <w:pPr>
        <w:tabs>
          <w:tab w:val="num" w:pos="5760"/>
        </w:tabs>
        <w:ind w:left="5760" w:hanging="360"/>
      </w:pPr>
    </w:lvl>
    <w:lvl w:ilvl="8" w:tplc="4EA46964" w:tentative="1">
      <w:start w:val="1"/>
      <w:numFmt w:val="decimal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C607698"/>
    <w:multiLevelType w:val="hybridMultilevel"/>
    <w:tmpl w:val="D6DEAED6"/>
    <w:lvl w:ilvl="0" w:tplc="EDB875CA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</w:lvl>
    <w:lvl w:ilvl="1" w:tplc="38A219F4" w:tentative="1">
      <w:start w:val="1"/>
      <w:numFmt w:val="decimal"/>
      <w:lvlText w:val="(%2)"/>
      <w:lvlJc w:val="left"/>
      <w:pPr>
        <w:tabs>
          <w:tab w:val="num" w:pos="1440"/>
        </w:tabs>
        <w:ind w:left="1440" w:hanging="360"/>
      </w:pPr>
    </w:lvl>
    <w:lvl w:ilvl="2" w:tplc="E5268EB4" w:tentative="1">
      <w:start w:val="1"/>
      <w:numFmt w:val="decimal"/>
      <w:lvlText w:val="(%3)"/>
      <w:lvlJc w:val="left"/>
      <w:pPr>
        <w:tabs>
          <w:tab w:val="num" w:pos="2160"/>
        </w:tabs>
        <w:ind w:left="2160" w:hanging="360"/>
      </w:pPr>
    </w:lvl>
    <w:lvl w:ilvl="3" w:tplc="1AFE05A2" w:tentative="1">
      <w:start w:val="1"/>
      <w:numFmt w:val="decimal"/>
      <w:lvlText w:val="(%4)"/>
      <w:lvlJc w:val="left"/>
      <w:pPr>
        <w:tabs>
          <w:tab w:val="num" w:pos="2880"/>
        </w:tabs>
        <w:ind w:left="2880" w:hanging="360"/>
      </w:pPr>
    </w:lvl>
    <w:lvl w:ilvl="4" w:tplc="7A9C2B2C" w:tentative="1">
      <w:start w:val="1"/>
      <w:numFmt w:val="decimal"/>
      <w:lvlText w:val="(%5)"/>
      <w:lvlJc w:val="left"/>
      <w:pPr>
        <w:tabs>
          <w:tab w:val="num" w:pos="3600"/>
        </w:tabs>
        <w:ind w:left="3600" w:hanging="360"/>
      </w:pPr>
    </w:lvl>
    <w:lvl w:ilvl="5" w:tplc="BFEE8EBC" w:tentative="1">
      <w:start w:val="1"/>
      <w:numFmt w:val="decimal"/>
      <w:lvlText w:val="(%6)"/>
      <w:lvlJc w:val="left"/>
      <w:pPr>
        <w:tabs>
          <w:tab w:val="num" w:pos="4320"/>
        </w:tabs>
        <w:ind w:left="4320" w:hanging="360"/>
      </w:pPr>
    </w:lvl>
    <w:lvl w:ilvl="6" w:tplc="25DA6A56" w:tentative="1">
      <w:start w:val="1"/>
      <w:numFmt w:val="decimal"/>
      <w:lvlText w:val="(%7)"/>
      <w:lvlJc w:val="left"/>
      <w:pPr>
        <w:tabs>
          <w:tab w:val="num" w:pos="5040"/>
        </w:tabs>
        <w:ind w:left="5040" w:hanging="360"/>
      </w:pPr>
    </w:lvl>
    <w:lvl w:ilvl="7" w:tplc="F034BC52" w:tentative="1">
      <w:start w:val="1"/>
      <w:numFmt w:val="decimal"/>
      <w:lvlText w:val="(%8)"/>
      <w:lvlJc w:val="left"/>
      <w:pPr>
        <w:tabs>
          <w:tab w:val="num" w:pos="5760"/>
        </w:tabs>
        <w:ind w:left="5760" w:hanging="360"/>
      </w:pPr>
    </w:lvl>
    <w:lvl w:ilvl="8" w:tplc="32E02308" w:tentative="1">
      <w:start w:val="1"/>
      <w:numFmt w:val="decimal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F110D6D"/>
    <w:multiLevelType w:val="hybridMultilevel"/>
    <w:tmpl w:val="5BC654E0"/>
    <w:lvl w:ilvl="0" w:tplc="04090015">
      <w:start w:val="1"/>
      <w:numFmt w:val="upp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54C83506"/>
    <w:multiLevelType w:val="hybridMultilevel"/>
    <w:tmpl w:val="DF86D4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6D4332E"/>
    <w:multiLevelType w:val="hybridMultilevel"/>
    <w:tmpl w:val="5B4E18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4"/>
  </w:num>
  <w:num w:numId="3">
    <w:abstractNumId w:val="5"/>
  </w:num>
  <w:num w:numId="4">
    <w:abstractNumId w:val="2"/>
  </w:num>
  <w:num w:numId="5">
    <w:abstractNumId w:val="1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ctiveWritingStyle w:appName="MSWord" w:lang="fr-FR" w:vendorID="64" w:dllVersion="6" w:nlCheck="1" w:checkStyle="1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fr-FR" w:vendorID="64" w:dllVersion="0" w:nlCheck="1" w:checkStyle="0"/>
  <w:activeWritingStyle w:appName="MSWord" w:lang="da-DK" w:vendorID="64" w:dllVersion="0" w:nlCheck="1" w:checkStyle="0"/>
  <w:activeWritingStyle w:appName="MSWord" w:lang="it-IT" w:vendorID="64" w:dllVersion="6" w:nlCheck="1" w:checkStyle="0"/>
  <w:activeWritingStyle w:appName="MSWord" w:lang="en-US" w:vendorID="64" w:dllVersion="131078" w:nlCheck="1" w:checkStyle="1"/>
  <w:activeWritingStyle w:appName="MSWord" w:lang="fr-FR" w:vendorID="64" w:dllVersion="131078" w:nlCheck="1" w:checkStyle="1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1&lt;/Suspended&gt;&lt;/ENInstantFormat&gt;"/>
    <w:docVar w:name="EN.Layout" w:val="&lt;ENLayout&gt;&lt;Style&gt;Gynecologic Oncology&lt;/Style&gt;&lt;LeftDelim&gt;{&lt;/LeftDelim&gt;&lt;RightDelim&gt;}&lt;/RightDelim&gt;&lt;FontName&gt;Calibri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zeftrrtxyzdvame22rmvaxz1pedp0ptw9er5&quot;&gt;2019.01.29_Medial Affairs&lt;record-ids&gt;&lt;item&gt;250&lt;/item&gt;&lt;item&gt;614&lt;/item&gt;&lt;item&gt;811&lt;/item&gt;&lt;item&gt;2283&lt;/item&gt;&lt;item&gt;2289&lt;/item&gt;&lt;item&gt;2295&lt;/item&gt;&lt;item&gt;2385&lt;/item&gt;&lt;item&gt;2387&lt;/item&gt;&lt;item&gt;2394&lt;/item&gt;&lt;item&gt;2399&lt;/item&gt;&lt;item&gt;2401&lt;/item&gt;&lt;item&gt;2403&lt;/item&gt;&lt;item&gt;2405&lt;/item&gt;&lt;item&gt;2410&lt;/item&gt;&lt;item&gt;2412&lt;/item&gt;&lt;item&gt;2413&lt;/item&gt;&lt;item&gt;2417&lt;/item&gt;&lt;item&gt;2421&lt;/item&gt;&lt;item&gt;2463&lt;/item&gt;&lt;item&gt;2467&lt;/item&gt;&lt;item&gt;2486&lt;/item&gt;&lt;item&gt;2570&lt;/item&gt;&lt;item&gt;2723&lt;/item&gt;&lt;item&gt;3161&lt;/item&gt;&lt;item&gt;3316&lt;/item&gt;&lt;item&gt;3502&lt;/item&gt;&lt;item&gt;3507&lt;/item&gt;&lt;item&gt;3508&lt;/item&gt;&lt;item&gt;3621&lt;/item&gt;&lt;item&gt;3657&lt;/item&gt;&lt;item&gt;3955&lt;/item&gt;&lt;item&gt;3962&lt;/item&gt;&lt;item&gt;4393&lt;/item&gt;&lt;item&gt;4404&lt;/item&gt;&lt;item&gt;4408&lt;/item&gt;&lt;item&gt;4409&lt;/item&gt;&lt;item&gt;4410&lt;/item&gt;&lt;item&gt;4425&lt;/item&gt;&lt;item&gt;4430&lt;/item&gt;&lt;item&gt;5597&lt;/item&gt;&lt;item&gt;5598&lt;/item&gt;&lt;item&gt;5672&lt;/item&gt;&lt;item&gt;5675&lt;/item&gt;&lt;item&gt;5676&lt;/item&gt;&lt;item&gt;5677&lt;/item&gt;&lt;item&gt;5680&lt;/item&gt;&lt;item&gt;5681&lt;/item&gt;&lt;item&gt;5684&lt;/item&gt;&lt;item&gt;5898&lt;/item&gt;&lt;/record-ids&gt;&lt;/item&gt;&lt;/Libraries&gt;"/>
  </w:docVars>
  <w:rsids>
    <w:rsidRoot w:val="00914D48"/>
    <w:rsid w:val="00000A00"/>
    <w:rsid w:val="000028CF"/>
    <w:rsid w:val="00003DB8"/>
    <w:rsid w:val="0000583C"/>
    <w:rsid w:val="000061E3"/>
    <w:rsid w:val="00010975"/>
    <w:rsid w:val="00017892"/>
    <w:rsid w:val="0002428E"/>
    <w:rsid w:val="0003169C"/>
    <w:rsid w:val="000358EB"/>
    <w:rsid w:val="0004013B"/>
    <w:rsid w:val="00041164"/>
    <w:rsid w:val="0004320E"/>
    <w:rsid w:val="00045ECD"/>
    <w:rsid w:val="00053263"/>
    <w:rsid w:val="00054043"/>
    <w:rsid w:val="000542E4"/>
    <w:rsid w:val="00056585"/>
    <w:rsid w:val="000569EE"/>
    <w:rsid w:val="0006077D"/>
    <w:rsid w:val="00060ED3"/>
    <w:rsid w:val="00063523"/>
    <w:rsid w:val="00065164"/>
    <w:rsid w:val="00073109"/>
    <w:rsid w:val="0007550C"/>
    <w:rsid w:val="00082F04"/>
    <w:rsid w:val="00091CC8"/>
    <w:rsid w:val="00097993"/>
    <w:rsid w:val="00097E54"/>
    <w:rsid w:val="000A0600"/>
    <w:rsid w:val="000A3871"/>
    <w:rsid w:val="000A3AB9"/>
    <w:rsid w:val="000B49A3"/>
    <w:rsid w:val="000B5F61"/>
    <w:rsid w:val="000B6144"/>
    <w:rsid w:val="000B6688"/>
    <w:rsid w:val="000C2110"/>
    <w:rsid w:val="000C2C5D"/>
    <w:rsid w:val="000C5BB3"/>
    <w:rsid w:val="000D2770"/>
    <w:rsid w:val="000D4DE5"/>
    <w:rsid w:val="000D5C22"/>
    <w:rsid w:val="000D76B8"/>
    <w:rsid w:val="000E3599"/>
    <w:rsid w:val="000E3786"/>
    <w:rsid w:val="000E3D18"/>
    <w:rsid w:val="000E5B0E"/>
    <w:rsid w:val="000E7B08"/>
    <w:rsid w:val="000F0F19"/>
    <w:rsid w:val="000F3718"/>
    <w:rsid w:val="000F5F78"/>
    <w:rsid w:val="000F61B1"/>
    <w:rsid w:val="000F649B"/>
    <w:rsid w:val="000F745D"/>
    <w:rsid w:val="00100D2F"/>
    <w:rsid w:val="00102795"/>
    <w:rsid w:val="00102C17"/>
    <w:rsid w:val="00103862"/>
    <w:rsid w:val="0010438E"/>
    <w:rsid w:val="0010596C"/>
    <w:rsid w:val="001101F2"/>
    <w:rsid w:val="00110D79"/>
    <w:rsid w:val="0011341A"/>
    <w:rsid w:val="0011525D"/>
    <w:rsid w:val="001162D5"/>
    <w:rsid w:val="00116896"/>
    <w:rsid w:val="00116FB9"/>
    <w:rsid w:val="00122DAC"/>
    <w:rsid w:val="001251C8"/>
    <w:rsid w:val="00125889"/>
    <w:rsid w:val="001302CE"/>
    <w:rsid w:val="00132A3F"/>
    <w:rsid w:val="00142061"/>
    <w:rsid w:val="00143D3E"/>
    <w:rsid w:val="001506B7"/>
    <w:rsid w:val="001646D1"/>
    <w:rsid w:val="00164B49"/>
    <w:rsid w:val="00166A03"/>
    <w:rsid w:val="00167944"/>
    <w:rsid w:val="00167E74"/>
    <w:rsid w:val="00170F42"/>
    <w:rsid w:val="00171B28"/>
    <w:rsid w:val="001811B2"/>
    <w:rsid w:val="00181BAB"/>
    <w:rsid w:val="00182196"/>
    <w:rsid w:val="001835F2"/>
    <w:rsid w:val="00195F7A"/>
    <w:rsid w:val="00197ACA"/>
    <w:rsid w:val="001A074A"/>
    <w:rsid w:val="001A573C"/>
    <w:rsid w:val="001A73C9"/>
    <w:rsid w:val="001B2A14"/>
    <w:rsid w:val="001B3DCC"/>
    <w:rsid w:val="001C028D"/>
    <w:rsid w:val="001C1476"/>
    <w:rsid w:val="001C260A"/>
    <w:rsid w:val="001C61CB"/>
    <w:rsid w:val="001D341C"/>
    <w:rsid w:val="001D364D"/>
    <w:rsid w:val="001D4687"/>
    <w:rsid w:val="001D75A7"/>
    <w:rsid w:val="001E142F"/>
    <w:rsid w:val="001E303D"/>
    <w:rsid w:val="001E4397"/>
    <w:rsid w:val="001F309B"/>
    <w:rsid w:val="001F62F8"/>
    <w:rsid w:val="0020132C"/>
    <w:rsid w:val="00205F5F"/>
    <w:rsid w:val="002152C5"/>
    <w:rsid w:val="00221CA7"/>
    <w:rsid w:val="00230E4A"/>
    <w:rsid w:val="00233720"/>
    <w:rsid w:val="00234C3D"/>
    <w:rsid w:val="00237142"/>
    <w:rsid w:val="0024602D"/>
    <w:rsid w:val="00247531"/>
    <w:rsid w:val="002501E5"/>
    <w:rsid w:val="00250BB0"/>
    <w:rsid w:val="0025365A"/>
    <w:rsid w:val="00255D87"/>
    <w:rsid w:val="00255F4E"/>
    <w:rsid w:val="0025796E"/>
    <w:rsid w:val="0026185B"/>
    <w:rsid w:val="00265AEB"/>
    <w:rsid w:val="00265C4F"/>
    <w:rsid w:val="00276627"/>
    <w:rsid w:val="002777BE"/>
    <w:rsid w:val="0028166D"/>
    <w:rsid w:val="00286436"/>
    <w:rsid w:val="00286BC5"/>
    <w:rsid w:val="0028799E"/>
    <w:rsid w:val="00295775"/>
    <w:rsid w:val="002A5D2A"/>
    <w:rsid w:val="002A5DE7"/>
    <w:rsid w:val="002A65DE"/>
    <w:rsid w:val="002B04B7"/>
    <w:rsid w:val="002B08EE"/>
    <w:rsid w:val="002B43CE"/>
    <w:rsid w:val="002B5A81"/>
    <w:rsid w:val="002C118F"/>
    <w:rsid w:val="002C228B"/>
    <w:rsid w:val="002C6E40"/>
    <w:rsid w:val="002D13A7"/>
    <w:rsid w:val="002D1866"/>
    <w:rsid w:val="002D2016"/>
    <w:rsid w:val="002D2B20"/>
    <w:rsid w:val="002D73C8"/>
    <w:rsid w:val="002F064A"/>
    <w:rsid w:val="003025CA"/>
    <w:rsid w:val="0030272A"/>
    <w:rsid w:val="003029C9"/>
    <w:rsid w:val="0030739A"/>
    <w:rsid w:val="00314720"/>
    <w:rsid w:val="00316258"/>
    <w:rsid w:val="0031763E"/>
    <w:rsid w:val="00324CB2"/>
    <w:rsid w:val="00326EF1"/>
    <w:rsid w:val="00327E87"/>
    <w:rsid w:val="0033450B"/>
    <w:rsid w:val="00335ACD"/>
    <w:rsid w:val="00340915"/>
    <w:rsid w:val="00341706"/>
    <w:rsid w:val="00342DB4"/>
    <w:rsid w:val="00345384"/>
    <w:rsid w:val="00346782"/>
    <w:rsid w:val="003468A8"/>
    <w:rsid w:val="00347508"/>
    <w:rsid w:val="00350E2C"/>
    <w:rsid w:val="00350FE4"/>
    <w:rsid w:val="003512C5"/>
    <w:rsid w:val="00351F91"/>
    <w:rsid w:val="003554F8"/>
    <w:rsid w:val="003615A7"/>
    <w:rsid w:val="00362E59"/>
    <w:rsid w:val="003650D9"/>
    <w:rsid w:val="003713AF"/>
    <w:rsid w:val="00374F46"/>
    <w:rsid w:val="00375EC2"/>
    <w:rsid w:val="0038076B"/>
    <w:rsid w:val="00381F0A"/>
    <w:rsid w:val="00382483"/>
    <w:rsid w:val="00383272"/>
    <w:rsid w:val="00386DE2"/>
    <w:rsid w:val="00392B1C"/>
    <w:rsid w:val="003A4A94"/>
    <w:rsid w:val="003A4EDA"/>
    <w:rsid w:val="003A6001"/>
    <w:rsid w:val="003A6043"/>
    <w:rsid w:val="003B01C5"/>
    <w:rsid w:val="003B03D6"/>
    <w:rsid w:val="003B2832"/>
    <w:rsid w:val="003B31A0"/>
    <w:rsid w:val="003B5E69"/>
    <w:rsid w:val="003B7C2D"/>
    <w:rsid w:val="003C0E18"/>
    <w:rsid w:val="003C17CE"/>
    <w:rsid w:val="003C1BC8"/>
    <w:rsid w:val="003C27AE"/>
    <w:rsid w:val="003C49DF"/>
    <w:rsid w:val="003C559D"/>
    <w:rsid w:val="003C6C27"/>
    <w:rsid w:val="003C7743"/>
    <w:rsid w:val="003D32E9"/>
    <w:rsid w:val="003D5B44"/>
    <w:rsid w:val="003D6933"/>
    <w:rsid w:val="003E0E91"/>
    <w:rsid w:val="003E4731"/>
    <w:rsid w:val="003E4983"/>
    <w:rsid w:val="003E4AE5"/>
    <w:rsid w:val="003F06B8"/>
    <w:rsid w:val="003F1609"/>
    <w:rsid w:val="003F22A9"/>
    <w:rsid w:val="003F3132"/>
    <w:rsid w:val="003F4EE7"/>
    <w:rsid w:val="00400273"/>
    <w:rsid w:val="00405566"/>
    <w:rsid w:val="00406354"/>
    <w:rsid w:val="00406FAC"/>
    <w:rsid w:val="00407A0C"/>
    <w:rsid w:val="00410B27"/>
    <w:rsid w:val="0041330B"/>
    <w:rsid w:val="00416847"/>
    <w:rsid w:val="00416A4F"/>
    <w:rsid w:val="0042540D"/>
    <w:rsid w:val="004259E2"/>
    <w:rsid w:val="00432CCE"/>
    <w:rsid w:val="004343DD"/>
    <w:rsid w:val="00435712"/>
    <w:rsid w:val="00442439"/>
    <w:rsid w:val="00444DB5"/>
    <w:rsid w:val="00445A0A"/>
    <w:rsid w:val="00447910"/>
    <w:rsid w:val="00450759"/>
    <w:rsid w:val="00451004"/>
    <w:rsid w:val="004529A3"/>
    <w:rsid w:val="00455B46"/>
    <w:rsid w:val="00456090"/>
    <w:rsid w:val="00461734"/>
    <w:rsid w:val="004620CB"/>
    <w:rsid w:val="00466106"/>
    <w:rsid w:val="00466C15"/>
    <w:rsid w:val="00470BFF"/>
    <w:rsid w:val="004719BD"/>
    <w:rsid w:val="00471C71"/>
    <w:rsid w:val="004728B0"/>
    <w:rsid w:val="00475250"/>
    <w:rsid w:val="0047644C"/>
    <w:rsid w:val="0048172F"/>
    <w:rsid w:val="00482D36"/>
    <w:rsid w:val="004859BD"/>
    <w:rsid w:val="00491232"/>
    <w:rsid w:val="00491F92"/>
    <w:rsid w:val="00496837"/>
    <w:rsid w:val="004A3933"/>
    <w:rsid w:val="004B099F"/>
    <w:rsid w:val="004B2182"/>
    <w:rsid w:val="004B23E0"/>
    <w:rsid w:val="004B317C"/>
    <w:rsid w:val="004C19AA"/>
    <w:rsid w:val="004C50CB"/>
    <w:rsid w:val="004D0522"/>
    <w:rsid w:val="004D0A99"/>
    <w:rsid w:val="004D3C94"/>
    <w:rsid w:val="004D621B"/>
    <w:rsid w:val="004D6533"/>
    <w:rsid w:val="004D6F02"/>
    <w:rsid w:val="004D78AF"/>
    <w:rsid w:val="004E2D55"/>
    <w:rsid w:val="004E3712"/>
    <w:rsid w:val="004E371D"/>
    <w:rsid w:val="004E3914"/>
    <w:rsid w:val="004F43E4"/>
    <w:rsid w:val="004F69D5"/>
    <w:rsid w:val="004F756E"/>
    <w:rsid w:val="00500254"/>
    <w:rsid w:val="00500D08"/>
    <w:rsid w:val="00504561"/>
    <w:rsid w:val="00506310"/>
    <w:rsid w:val="005111F3"/>
    <w:rsid w:val="00530DF0"/>
    <w:rsid w:val="00531F08"/>
    <w:rsid w:val="00533E1B"/>
    <w:rsid w:val="005365B4"/>
    <w:rsid w:val="00536A30"/>
    <w:rsid w:val="00541C65"/>
    <w:rsid w:val="005476AA"/>
    <w:rsid w:val="00547FA1"/>
    <w:rsid w:val="0055048D"/>
    <w:rsid w:val="00552BB8"/>
    <w:rsid w:val="00563285"/>
    <w:rsid w:val="005637E5"/>
    <w:rsid w:val="00565D49"/>
    <w:rsid w:val="005701E9"/>
    <w:rsid w:val="00570637"/>
    <w:rsid w:val="005709DE"/>
    <w:rsid w:val="005727FB"/>
    <w:rsid w:val="00572AFA"/>
    <w:rsid w:val="00576D70"/>
    <w:rsid w:val="005809E7"/>
    <w:rsid w:val="00587F4A"/>
    <w:rsid w:val="0059045E"/>
    <w:rsid w:val="00590BD2"/>
    <w:rsid w:val="00591215"/>
    <w:rsid w:val="005966AB"/>
    <w:rsid w:val="005971D9"/>
    <w:rsid w:val="005A19D2"/>
    <w:rsid w:val="005A43E8"/>
    <w:rsid w:val="005A645F"/>
    <w:rsid w:val="005A7688"/>
    <w:rsid w:val="005B1366"/>
    <w:rsid w:val="005C355A"/>
    <w:rsid w:val="005C3667"/>
    <w:rsid w:val="005C4049"/>
    <w:rsid w:val="005C646A"/>
    <w:rsid w:val="005D3F9E"/>
    <w:rsid w:val="005D533B"/>
    <w:rsid w:val="005D563E"/>
    <w:rsid w:val="005D56F7"/>
    <w:rsid w:val="005E393A"/>
    <w:rsid w:val="005E4CD7"/>
    <w:rsid w:val="005F1053"/>
    <w:rsid w:val="005F1DB0"/>
    <w:rsid w:val="005F2D40"/>
    <w:rsid w:val="005F4A0D"/>
    <w:rsid w:val="005F627C"/>
    <w:rsid w:val="005F639E"/>
    <w:rsid w:val="006021A1"/>
    <w:rsid w:val="0060616C"/>
    <w:rsid w:val="006108AB"/>
    <w:rsid w:val="00614630"/>
    <w:rsid w:val="006176EB"/>
    <w:rsid w:val="006350CB"/>
    <w:rsid w:val="00636EDF"/>
    <w:rsid w:val="0063783A"/>
    <w:rsid w:val="00643688"/>
    <w:rsid w:val="00643EB8"/>
    <w:rsid w:val="00651786"/>
    <w:rsid w:val="00651FE0"/>
    <w:rsid w:val="0065658F"/>
    <w:rsid w:val="0065748E"/>
    <w:rsid w:val="0065781F"/>
    <w:rsid w:val="00660759"/>
    <w:rsid w:val="00660DB7"/>
    <w:rsid w:val="006655F5"/>
    <w:rsid w:val="006660CB"/>
    <w:rsid w:val="00667B1E"/>
    <w:rsid w:val="00671723"/>
    <w:rsid w:val="00675913"/>
    <w:rsid w:val="006765FC"/>
    <w:rsid w:val="00677E20"/>
    <w:rsid w:val="00682F70"/>
    <w:rsid w:val="00697B5E"/>
    <w:rsid w:val="00697F6A"/>
    <w:rsid w:val="006A6CC2"/>
    <w:rsid w:val="006A78C9"/>
    <w:rsid w:val="006B064D"/>
    <w:rsid w:val="006B41F7"/>
    <w:rsid w:val="006B4EFC"/>
    <w:rsid w:val="006B7950"/>
    <w:rsid w:val="006C0547"/>
    <w:rsid w:val="006C0A69"/>
    <w:rsid w:val="006C38EF"/>
    <w:rsid w:val="006C4DA8"/>
    <w:rsid w:val="006C5D40"/>
    <w:rsid w:val="006C7B8F"/>
    <w:rsid w:val="006D36C7"/>
    <w:rsid w:val="006E679E"/>
    <w:rsid w:val="006E69FD"/>
    <w:rsid w:val="006E744A"/>
    <w:rsid w:val="006F1C9C"/>
    <w:rsid w:val="006F3E41"/>
    <w:rsid w:val="00700722"/>
    <w:rsid w:val="007017BF"/>
    <w:rsid w:val="007025FF"/>
    <w:rsid w:val="0071488C"/>
    <w:rsid w:val="00714AA7"/>
    <w:rsid w:val="00714BD8"/>
    <w:rsid w:val="007157D8"/>
    <w:rsid w:val="00717B63"/>
    <w:rsid w:val="00721D81"/>
    <w:rsid w:val="00723ED6"/>
    <w:rsid w:val="007269FB"/>
    <w:rsid w:val="007273C8"/>
    <w:rsid w:val="00727546"/>
    <w:rsid w:val="00731550"/>
    <w:rsid w:val="0073402E"/>
    <w:rsid w:val="007402E8"/>
    <w:rsid w:val="00741F79"/>
    <w:rsid w:val="007444C1"/>
    <w:rsid w:val="00752279"/>
    <w:rsid w:val="00752810"/>
    <w:rsid w:val="00753FE4"/>
    <w:rsid w:val="0075739F"/>
    <w:rsid w:val="00760255"/>
    <w:rsid w:val="00760AD4"/>
    <w:rsid w:val="00763221"/>
    <w:rsid w:val="007676BB"/>
    <w:rsid w:val="0077063B"/>
    <w:rsid w:val="00770FE7"/>
    <w:rsid w:val="00772AA2"/>
    <w:rsid w:val="00773015"/>
    <w:rsid w:val="00774130"/>
    <w:rsid w:val="00774C20"/>
    <w:rsid w:val="007840B8"/>
    <w:rsid w:val="007908F1"/>
    <w:rsid w:val="00790C8C"/>
    <w:rsid w:val="007912B4"/>
    <w:rsid w:val="0079242B"/>
    <w:rsid w:val="007925E4"/>
    <w:rsid w:val="007965B1"/>
    <w:rsid w:val="007967ED"/>
    <w:rsid w:val="00797BB9"/>
    <w:rsid w:val="00797C8A"/>
    <w:rsid w:val="007A7D15"/>
    <w:rsid w:val="007B77EB"/>
    <w:rsid w:val="007C2842"/>
    <w:rsid w:val="007C3670"/>
    <w:rsid w:val="007C3CDB"/>
    <w:rsid w:val="007D401F"/>
    <w:rsid w:val="007D45DC"/>
    <w:rsid w:val="007D4B53"/>
    <w:rsid w:val="007E1438"/>
    <w:rsid w:val="007E1673"/>
    <w:rsid w:val="007F3111"/>
    <w:rsid w:val="007F5724"/>
    <w:rsid w:val="007F7968"/>
    <w:rsid w:val="008017F3"/>
    <w:rsid w:val="0080508A"/>
    <w:rsid w:val="0080556F"/>
    <w:rsid w:val="00806BB0"/>
    <w:rsid w:val="00812377"/>
    <w:rsid w:val="00813E4B"/>
    <w:rsid w:val="00814D7F"/>
    <w:rsid w:val="008154B7"/>
    <w:rsid w:val="0082038A"/>
    <w:rsid w:val="00824FA2"/>
    <w:rsid w:val="008269E3"/>
    <w:rsid w:val="00827DB0"/>
    <w:rsid w:val="00830BDB"/>
    <w:rsid w:val="00831E0C"/>
    <w:rsid w:val="008330D2"/>
    <w:rsid w:val="008343C8"/>
    <w:rsid w:val="008345CC"/>
    <w:rsid w:val="008350DF"/>
    <w:rsid w:val="008379B0"/>
    <w:rsid w:val="00837CA5"/>
    <w:rsid w:val="008401FD"/>
    <w:rsid w:val="00841D22"/>
    <w:rsid w:val="008436D6"/>
    <w:rsid w:val="0084543B"/>
    <w:rsid w:val="008456A4"/>
    <w:rsid w:val="0084756B"/>
    <w:rsid w:val="008517AE"/>
    <w:rsid w:val="008572B3"/>
    <w:rsid w:val="00861210"/>
    <w:rsid w:val="008638F0"/>
    <w:rsid w:val="00864A36"/>
    <w:rsid w:val="00865297"/>
    <w:rsid w:val="00866FD1"/>
    <w:rsid w:val="00877013"/>
    <w:rsid w:val="00880F86"/>
    <w:rsid w:val="0088225B"/>
    <w:rsid w:val="00886FAC"/>
    <w:rsid w:val="00892BCC"/>
    <w:rsid w:val="0089714C"/>
    <w:rsid w:val="008A4F5E"/>
    <w:rsid w:val="008A780A"/>
    <w:rsid w:val="008B04A2"/>
    <w:rsid w:val="008B2ED9"/>
    <w:rsid w:val="008B4866"/>
    <w:rsid w:val="008B4FE3"/>
    <w:rsid w:val="008B5572"/>
    <w:rsid w:val="008C0A02"/>
    <w:rsid w:val="008C0F9F"/>
    <w:rsid w:val="008C194F"/>
    <w:rsid w:val="008C3287"/>
    <w:rsid w:val="008C37C0"/>
    <w:rsid w:val="008C5B6E"/>
    <w:rsid w:val="008D2B58"/>
    <w:rsid w:val="008D74D2"/>
    <w:rsid w:val="008E0B7E"/>
    <w:rsid w:val="008E1810"/>
    <w:rsid w:val="008F1474"/>
    <w:rsid w:val="008F2332"/>
    <w:rsid w:val="008F47A2"/>
    <w:rsid w:val="008F6BB7"/>
    <w:rsid w:val="009145D5"/>
    <w:rsid w:val="00914D48"/>
    <w:rsid w:val="009266B9"/>
    <w:rsid w:val="00926FEF"/>
    <w:rsid w:val="009274A6"/>
    <w:rsid w:val="00936D17"/>
    <w:rsid w:val="009377E4"/>
    <w:rsid w:val="00941176"/>
    <w:rsid w:val="00941587"/>
    <w:rsid w:val="00946733"/>
    <w:rsid w:val="00947D41"/>
    <w:rsid w:val="00947D45"/>
    <w:rsid w:val="00951D9A"/>
    <w:rsid w:val="00953152"/>
    <w:rsid w:val="0095476E"/>
    <w:rsid w:val="00954F6C"/>
    <w:rsid w:val="00955096"/>
    <w:rsid w:val="00961F8C"/>
    <w:rsid w:val="00963B64"/>
    <w:rsid w:val="009645EE"/>
    <w:rsid w:val="00965941"/>
    <w:rsid w:val="00965A18"/>
    <w:rsid w:val="0096691A"/>
    <w:rsid w:val="009713D0"/>
    <w:rsid w:val="0097157D"/>
    <w:rsid w:val="00972F72"/>
    <w:rsid w:val="009803F9"/>
    <w:rsid w:val="009809BE"/>
    <w:rsid w:val="0098202F"/>
    <w:rsid w:val="00982F93"/>
    <w:rsid w:val="009839B0"/>
    <w:rsid w:val="00987852"/>
    <w:rsid w:val="0099414E"/>
    <w:rsid w:val="0099587F"/>
    <w:rsid w:val="0099671F"/>
    <w:rsid w:val="00997203"/>
    <w:rsid w:val="009A02FC"/>
    <w:rsid w:val="009A1D33"/>
    <w:rsid w:val="009A3010"/>
    <w:rsid w:val="009A3F1D"/>
    <w:rsid w:val="009C0038"/>
    <w:rsid w:val="009C0DA6"/>
    <w:rsid w:val="009C7891"/>
    <w:rsid w:val="009D1F82"/>
    <w:rsid w:val="009D24ED"/>
    <w:rsid w:val="009D4A29"/>
    <w:rsid w:val="009D6177"/>
    <w:rsid w:val="009E5408"/>
    <w:rsid w:val="009E575A"/>
    <w:rsid w:val="009E6522"/>
    <w:rsid w:val="009F24FD"/>
    <w:rsid w:val="009F28B6"/>
    <w:rsid w:val="009F3071"/>
    <w:rsid w:val="009F611B"/>
    <w:rsid w:val="00A00AE0"/>
    <w:rsid w:val="00A0111D"/>
    <w:rsid w:val="00A012F8"/>
    <w:rsid w:val="00A041AE"/>
    <w:rsid w:val="00A16AF0"/>
    <w:rsid w:val="00A16DA1"/>
    <w:rsid w:val="00A248F4"/>
    <w:rsid w:val="00A342F2"/>
    <w:rsid w:val="00A34CE6"/>
    <w:rsid w:val="00A3505C"/>
    <w:rsid w:val="00A35728"/>
    <w:rsid w:val="00A36F24"/>
    <w:rsid w:val="00A376D1"/>
    <w:rsid w:val="00A404CB"/>
    <w:rsid w:val="00A4247D"/>
    <w:rsid w:val="00A42632"/>
    <w:rsid w:val="00A46F09"/>
    <w:rsid w:val="00A504FF"/>
    <w:rsid w:val="00A50A70"/>
    <w:rsid w:val="00A52CE2"/>
    <w:rsid w:val="00A5569D"/>
    <w:rsid w:val="00A55ACC"/>
    <w:rsid w:val="00A62911"/>
    <w:rsid w:val="00A62B84"/>
    <w:rsid w:val="00A638BE"/>
    <w:rsid w:val="00A65AC3"/>
    <w:rsid w:val="00A71641"/>
    <w:rsid w:val="00A71C3C"/>
    <w:rsid w:val="00A72E52"/>
    <w:rsid w:val="00A74BF1"/>
    <w:rsid w:val="00A76009"/>
    <w:rsid w:val="00A80538"/>
    <w:rsid w:val="00A84806"/>
    <w:rsid w:val="00A90FAA"/>
    <w:rsid w:val="00A91051"/>
    <w:rsid w:val="00A92BAA"/>
    <w:rsid w:val="00A94E90"/>
    <w:rsid w:val="00A95E5E"/>
    <w:rsid w:val="00AA0119"/>
    <w:rsid w:val="00AA128B"/>
    <w:rsid w:val="00AA1B67"/>
    <w:rsid w:val="00AA337F"/>
    <w:rsid w:val="00AA656F"/>
    <w:rsid w:val="00AB13D0"/>
    <w:rsid w:val="00AB3649"/>
    <w:rsid w:val="00AB499F"/>
    <w:rsid w:val="00AB51F4"/>
    <w:rsid w:val="00AB7031"/>
    <w:rsid w:val="00AC04E9"/>
    <w:rsid w:val="00AC159C"/>
    <w:rsid w:val="00AC31C7"/>
    <w:rsid w:val="00AC5423"/>
    <w:rsid w:val="00AC56F2"/>
    <w:rsid w:val="00AC6295"/>
    <w:rsid w:val="00AC6B24"/>
    <w:rsid w:val="00AC784F"/>
    <w:rsid w:val="00AD6CF5"/>
    <w:rsid w:val="00AE0011"/>
    <w:rsid w:val="00AE1EEA"/>
    <w:rsid w:val="00AE2681"/>
    <w:rsid w:val="00AE368A"/>
    <w:rsid w:val="00AE4A34"/>
    <w:rsid w:val="00AE7883"/>
    <w:rsid w:val="00AF18BD"/>
    <w:rsid w:val="00AF46D7"/>
    <w:rsid w:val="00AF64D5"/>
    <w:rsid w:val="00AF7EB7"/>
    <w:rsid w:val="00B00A93"/>
    <w:rsid w:val="00B03472"/>
    <w:rsid w:val="00B11D36"/>
    <w:rsid w:val="00B134CD"/>
    <w:rsid w:val="00B13ECC"/>
    <w:rsid w:val="00B16029"/>
    <w:rsid w:val="00B17136"/>
    <w:rsid w:val="00B17C37"/>
    <w:rsid w:val="00B274B6"/>
    <w:rsid w:val="00B27F97"/>
    <w:rsid w:val="00B35F9C"/>
    <w:rsid w:val="00B40F39"/>
    <w:rsid w:val="00B44F90"/>
    <w:rsid w:val="00B457DA"/>
    <w:rsid w:val="00B46A0F"/>
    <w:rsid w:val="00B52F8F"/>
    <w:rsid w:val="00B53390"/>
    <w:rsid w:val="00B55D71"/>
    <w:rsid w:val="00B5632B"/>
    <w:rsid w:val="00B5719E"/>
    <w:rsid w:val="00B57834"/>
    <w:rsid w:val="00B626AA"/>
    <w:rsid w:val="00B66473"/>
    <w:rsid w:val="00B67734"/>
    <w:rsid w:val="00B702D4"/>
    <w:rsid w:val="00B703EC"/>
    <w:rsid w:val="00B71744"/>
    <w:rsid w:val="00B71C8B"/>
    <w:rsid w:val="00B73989"/>
    <w:rsid w:val="00B74CAA"/>
    <w:rsid w:val="00B821E5"/>
    <w:rsid w:val="00B82C9F"/>
    <w:rsid w:val="00B85FDC"/>
    <w:rsid w:val="00B90FE3"/>
    <w:rsid w:val="00B91195"/>
    <w:rsid w:val="00B9433B"/>
    <w:rsid w:val="00B943D1"/>
    <w:rsid w:val="00B96C79"/>
    <w:rsid w:val="00BA1826"/>
    <w:rsid w:val="00BA266D"/>
    <w:rsid w:val="00BA4181"/>
    <w:rsid w:val="00BA45D5"/>
    <w:rsid w:val="00BB3F9F"/>
    <w:rsid w:val="00BB4198"/>
    <w:rsid w:val="00BC0126"/>
    <w:rsid w:val="00BC4473"/>
    <w:rsid w:val="00BC5C4F"/>
    <w:rsid w:val="00BC63A7"/>
    <w:rsid w:val="00BC7998"/>
    <w:rsid w:val="00BD1A29"/>
    <w:rsid w:val="00BD1CBC"/>
    <w:rsid w:val="00BD280B"/>
    <w:rsid w:val="00BD3270"/>
    <w:rsid w:val="00BD6F81"/>
    <w:rsid w:val="00BF2344"/>
    <w:rsid w:val="00BF3C12"/>
    <w:rsid w:val="00C0044D"/>
    <w:rsid w:val="00C03A9A"/>
    <w:rsid w:val="00C11416"/>
    <w:rsid w:val="00C161FE"/>
    <w:rsid w:val="00C166C3"/>
    <w:rsid w:val="00C23288"/>
    <w:rsid w:val="00C238C6"/>
    <w:rsid w:val="00C24376"/>
    <w:rsid w:val="00C26166"/>
    <w:rsid w:val="00C31C30"/>
    <w:rsid w:val="00C32FDB"/>
    <w:rsid w:val="00C3792C"/>
    <w:rsid w:val="00C37CB1"/>
    <w:rsid w:val="00C43D5D"/>
    <w:rsid w:val="00C50AC9"/>
    <w:rsid w:val="00C52C5E"/>
    <w:rsid w:val="00C70104"/>
    <w:rsid w:val="00C7470A"/>
    <w:rsid w:val="00C85130"/>
    <w:rsid w:val="00C86551"/>
    <w:rsid w:val="00C8675A"/>
    <w:rsid w:val="00C93943"/>
    <w:rsid w:val="00C968AA"/>
    <w:rsid w:val="00CA3342"/>
    <w:rsid w:val="00CA60A6"/>
    <w:rsid w:val="00CB18F6"/>
    <w:rsid w:val="00CB67A1"/>
    <w:rsid w:val="00CB7394"/>
    <w:rsid w:val="00CC4619"/>
    <w:rsid w:val="00CC4B74"/>
    <w:rsid w:val="00CC508C"/>
    <w:rsid w:val="00CC61AD"/>
    <w:rsid w:val="00CC75B9"/>
    <w:rsid w:val="00CD2EEF"/>
    <w:rsid w:val="00CD4259"/>
    <w:rsid w:val="00CD5059"/>
    <w:rsid w:val="00CD7B0B"/>
    <w:rsid w:val="00CE1B2A"/>
    <w:rsid w:val="00CE38B8"/>
    <w:rsid w:val="00CE5442"/>
    <w:rsid w:val="00CF204C"/>
    <w:rsid w:val="00CF32C2"/>
    <w:rsid w:val="00CF774F"/>
    <w:rsid w:val="00D03566"/>
    <w:rsid w:val="00D03BD9"/>
    <w:rsid w:val="00D06523"/>
    <w:rsid w:val="00D06AB0"/>
    <w:rsid w:val="00D07C8E"/>
    <w:rsid w:val="00D10217"/>
    <w:rsid w:val="00D15D29"/>
    <w:rsid w:val="00D21535"/>
    <w:rsid w:val="00D23C29"/>
    <w:rsid w:val="00D25F79"/>
    <w:rsid w:val="00D27031"/>
    <w:rsid w:val="00D30C9B"/>
    <w:rsid w:val="00D33196"/>
    <w:rsid w:val="00D33A3F"/>
    <w:rsid w:val="00D340E1"/>
    <w:rsid w:val="00D4046B"/>
    <w:rsid w:val="00D436A4"/>
    <w:rsid w:val="00D456A1"/>
    <w:rsid w:val="00D46001"/>
    <w:rsid w:val="00D525C0"/>
    <w:rsid w:val="00D52E3B"/>
    <w:rsid w:val="00D551DD"/>
    <w:rsid w:val="00D56269"/>
    <w:rsid w:val="00D64F15"/>
    <w:rsid w:val="00D66E8E"/>
    <w:rsid w:val="00D73C48"/>
    <w:rsid w:val="00D7647F"/>
    <w:rsid w:val="00D778F6"/>
    <w:rsid w:val="00D80BAD"/>
    <w:rsid w:val="00D80BBD"/>
    <w:rsid w:val="00D83144"/>
    <w:rsid w:val="00D86B8C"/>
    <w:rsid w:val="00D9129D"/>
    <w:rsid w:val="00D93F8D"/>
    <w:rsid w:val="00DA3841"/>
    <w:rsid w:val="00DA56B4"/>
    <w:rsid w:val="00DA67C1"/>
    <w:rsid w:val="00DB27A3"/>
    <w:rsid w:val="00DC0D3E"/>
    <w:rsid w:val="00DC1BD8"/>
    <w:rsid w:val="00DC2468"/>
    <w:rsid w:val="00DC4481"/>
    <w:rsid w:val="00DC5840"/>
    <w:rsid w:val="00DC5C99"/>
    <w:rsid w:val="00DC6F1F"/>
    <w:rsid w:val="00DD5A56"/>
    <w:rsid w:val="00DD6938"/>
    <w:rsid w:val="00DE29C8"/>
    <w:rsid w:val="00DE7CFF"/>
    <w:rsid w:val="00DF1545"/>
    <w:rsid w:val="00DF3A1A"/>
    <w:rsid w:val="00DF53CB"/>
    <w:rsid w:val="00E01CB2"/>
    <w:rsid w:val="00E02C52"/>
    <w:rsid w:val="00E03D1A"/>
    <w:rsid w:val="00E05036"/>
    <w:rsid w:val="00E11C53"/>
    <w:rsid w:val="00E139CF"/>
    <w:rsid w:val="00E14374"/>
    <w:rsid w:val="00E145AA"/>
    <w:rsid w:val="00E15702"/>
    <w:rsid w:val="00E158EE"/>
    <w:rsid w:val="00E165EC"/>
    <w:rsid w:val="00E20C0D"/>
    <w:rsid w:val="00E25687"/>
    <w:rsid w:val="00E31DF3"/>
    <w:rsid w:val="00E32176"/>
    <w:rsid w:val="00E32F9E"/>
    <w:rsid w:val="00E34DFF"/>
    <w:rsid w:val="00E367DC"/>
    <w:rsid w:val="00E40D2F"/>
    <w:rsid w:val="00E42055"/>
    <w:rsid w:val="00E423A6"/>
    <w:rsid w:val="00E42ABD"/>
    <w:rsid w:val="00E45168"/>
    <w:rsid w:val="00E46008"/>
    <w:rsid w:val="00E474B3"/>
    <w:rsid w:val="00E57721"/>
    <w:rsid w:val="00E57DB8"/>
    <w:rsid w:val="00E61665"/>
    <w:rsid w:val="00E728A7"/>
    <w:rsid w:val="00E748E8"/>
    <w:rsid w:val="00E7524B"/>
    <w:rsid w:val="00E815BF"/>
    <w:rsid w:val="00E85584"/>
    <w:rsid w:val="00E86DD1"/>
    <w:rsid w:val="00E871F0"/>
    <w:rsid w:val="00E8727D"/>
    <w:rsid w:val="00E90BFD"/>
    <w:rsid w:val="00E95A6D"/>
    <w:rsid w:val="00E95B97"/>
    <w:rsid w:val="00E960DA"/>
    <w:rsid w:val="00EA1C91"/>
    <w:rsid w:val="00EA291D"/>
    <w:rsid w:val="00EA3C81"/>
    <w:rsid w:val="00EA4062"/>
    <w:rsid w:val="00EA7562"/>
    <w:rsid w:val="00EB0269"/>
    <w:rsid w:val="00EB5C2C"/>
    <w:rsid w:val="00EB6D3E"/>
    <w:rsid w:val="00EB7C86"/>
    <w:rsid w:val="00EC3340"/>
    <w:rsid w:val="00EC4701"/>
    <w:rsid w:val="00ED29FC"/>
    <w:rsid w:val="00ED5198"/>
    <w:rsid w:val="00EE1619"/>
    <w:rsid w:val="00EE1B2B"/>
    <w:rsid w:val="00EE33BE"/>
    <w:rsid w:val="00EF0495"/>
    <w:rsid w:val="00EF22E1"/>
    <w:rsid w:val="00F0035A"/>
    <w:rsid w:val="00F0785B"/>
    <w:rsid w:val="00F131B3"/>
    <w:rsid w:val="00F1401C"/>
    <w:rsid w:val="00F15EED"/>
    <w:rsid w:val="00F15F87"/>
    <w:rsid w:val="00F160A5"/>
    <w:rsid w:val="00F16C6E"/>
    <w:rsid w:val="00F217EC"/>
    <w:rsid w:val="00F21DFC"/>
    <w:rsid w:val="00F2476A"/>
    <w:rsid w:val="00F3367F"/>
    <w:rsid w:val="00F35617"/>
    <w:rsid w:val="00F3569F"/>
    <w:rsid w:val="00F35A01"/>
    <w:rsid w:val="00F44332"/>
    <w:rsid w:val="00F52188"/>
    <w:rsid w:val="00F52C9B"/>
    <w:rsid w:val="00F55BD0"/>
    <w:rsid w:val="00F561F5"/>
    <w:rsid w:val="00F5762E"/>
    <w:rsid w:val="00F613D3"/>
    <w:rsid w:val="00F6351B"/>
    <w:rsid w:val="00F74560"/>
    <w:rsid w:val="00F75192"/>
    <w:rsid w:val="00F8082B"/>
    <w:rsid w:val="00F80D3E"/>
    <w:rsid w:val="00F82679"/>
    <w:rsid w:val="00F83B8B"/>
    <w:rsid w:val="00F875CA"/>
    <w:rsid w:val="00F90777"/>
    <w:rsid w:val="00F90939"/>
    <w:rsid w:val="00F92824"/>
    <w:rsid w:val="00F938B1"/>
    <w:rsid w:val="00F95E5E"/>
    <w:rsid w:val="00FA0CE4"/>
    <w:rsid w:val="00FA184C"/>
    <w:rsid w:val="00FA50B8"/>
    <w:rsid w:val="00FA53BC"/>
    <w:rsid w:val="00FA6F22"/>
    <w:rsid w:val="00FB031C"/>
    <w:rsid w:val="00FB1403"/>
    <w:rsid w:val="00FB342B"/>
    <w:rsid w:val="00FB71D0"/>
    <w:rsid w:val="00FC49BA"/>
    <w:rsid w:val="00FC5F97"/>
    <w:rsid w:val="00FC6312"/>
    <w:rsid w:val="00FD5501"/>
    <w:rsid w:val="00FD5FDC"/>
    <w:rsid w:val="00FE1504"/>
    <w:rsid w:val="00FE517B"/>
    <w:rsid w:val="00FF1CDA"/>
    <w:rsid w:val="00FF2FE4"/>
    <w:rsid w:val="00FF3C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56C63C8"/>
  <w15:chartTrackingRefBased/>
  <w15:docId w15:val="{B5AE16B4-235E-46B8-9121-1B887F054B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A60A6"/>
  </w:style>
  <w:style w:type="paragraph" w:styleId="Heading1">
    <w:name w:val="heading 1"/>
    <w:basedOn w:val="Normal"/>
    <w:next w:val="Normal"/>
    <w:link w:val="Heading1Char"/>
    <w:uiPriority w:val="9"/>
    <w:qFormat/>
    <w:rsid w:val="00AE788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49B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A418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14D48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A6F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A6F2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A6F2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6F2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6F2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6F2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6F22"/>
    <w:rPr>
      <w:rFonts w:ascii="Segoe UI" w:hAnsi="Segoe UI" w:cs="Segoe UI"/>
      <w:sz w:val="18"/>
      <w:szCs w:val="18"/>
    </w:rPr>
  </w:style>
  <w:style w:type="character" w:styleId="Strong">
    <w:name w:val="Strong"/>
    <w:basedOn w:val="DefaultParagraphFont"/>
    <w:uiPriority w:val="22"/>
    <w:qFormat/>
    <w:rsid w:val="00947D45"/>
    <w:rPr>
      <w:b/>
      <w:bCs/>
    </w:rPr>
  </w:style>
  <w:style w:type="paragraph" w:styleId="ListParagraph">
    <w:name w:val="List Paragraph"/>
    <w:basedOn w:val="Normal"/>
    <w:uiPriority w:val="34"/>
    <w:qFormat/>
    <w:rsid w:val="00AB13D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77063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7063B"/>
  </w:style>
  <w:style w:type="paragraph" w:styleId="Footer">
    <w:name w:val="footer"/>
    <w:basedOn w:val="Normal"/>
    <w:link w:val="FooterChar"/>
    <w:uiPriority w:val="99"/>
    <w:unhideWhenUsed/>
    <w:rsid w:val="0077063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7063B"/>
  </w:style>
  <w:style w:type="character" w:styleId="LineNumber">
    <w:name w:val="line number"/>
    <w:basedOn w:val="DefaultParagraphFont"/>
    <w:uiPriority w:val="99"/>
    <w:semiHidden/>
    <w:unhideWhenUsed/>
    <w:rsid w:val="009D4A29"/>
  </w:style>
  <w:style w:type="character" w:customStyle="1" w:styleId="Heading1Char">
    <w:name w:val="Heading 1 Char"/>
    <w:basedOn w:val="DefaultParagraphFont"/>
    <w:link w:val="Heading1"/>
    <w:uiPriority w:val="9"/>
    <w:rsid w:val="00AE788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NormalWeb">
    <w:name w:val="Normal (Web)"/>
    <w:basedOn w:val="Normal"/>
    <w:uiPriority w:val="99"/>
    <w:semiHidden/>
    <w:unhideWhenUsed/>
    <w:rsid w:val="00814D7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character" w:customStyle="1" w:styleId="Heading2Char">
    <w:name w:val="Heading 2 Char"/>
    <w:basedOn w:val="DefaultParagraphFont"/>
    <w:link w:val="Heading2"/>
    <w:uiPriority w:val="9"/>
    <w:rsid w:val="00FC49B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Title1">
    <w:name w:val="Title1"/>
    <w:basedOn w:val="Normal"/>
    <w:rsid w:val="00FB34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paragraph" w:customStyle="1" w:styleId="desc">
    <w:name w:val="desc"/>
    <w:basedOn w:val="Normal"/>
    <w:rsid w:val="00FB34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paragraph" w:customStyle="1" w:styleId="details">
    <w:name w:val="details"/>
    <w:basedOn w:val="Normal"/>
    <w:rsid w:val="00FB34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a-DK" w:eastAsia="da-DK"/>
    </w:rPr>
  </w:style>
  <w:style w:type="character" w:customStyle="1" w:styleId="jrnl">
    <w:name w:val="jrnl"/>
    <w:basedOn w:val="DefaultParagraphFont"/>
    <w:rsid w:val="00FB342B"/>
  </w:style>
  <w:style w:type="paragraph" w:customStyle="1" w:styleId="EndNoteBibliographyTitle">
    <w:name w:val="EndNote Bibliography Title"/>
    <w:basedOn w:val="Normal"/>
    <w:link w:val="EndNoteBibliographyTitleChar"/>
    <w:rsid w:val="00D86B8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86B8C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86B8C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86B8C"/>
    <w:rPr>
      <w:rFonts w:ascii="Calibri" w:hAnsi="Calibri"/>
      <w:noProof/>
    </w:rPr>
  </w:style>
  <w:style w:type="table" w:styleId="TableGrid">
    <w:name w:val="Table Grid"/>
    <w:basedOn w:val="TableNormal"/>
    <w:uiPriority w:val="39"/>
    <w:rsid w:val="002777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D52E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99671F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0B6688"/>
    <w:rPr>
      <w:color w:val="954F72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BA418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ManuscriptCoverpage">
    <w:name w:val="Manuscript Cover page"/>
    <w:basedOn w:val="Normal"/>
    <w:link w:val="ManuscriptCoverpageChar"/>
    <w:qFormat/>
    <w:rsid w:val="00BA4181"/>
    <w:pPr>
      <w:spacing w:after="0" w:line="240" w:lineRule="auto"/>
      <w:contextualSpacing/>
    </w:pPr>
    <w:rPr>
      <w:rFonts w:ascii="Times New Roman" w:hAnsi="Times New Roman" w:cs="Times New Roman"/>
      <w:sz w:val="24"/>
      <w:szCs w:val="24"/>
    </w:rPr>
  </w:style>
  <w:style w:type="paragraph" w:customStyle="1" w:styleId="ManuscriptTitlepage">
    <w:name w:val="Manuscript Title page"/>
    <w:basedOn w:val="Normal"/>
    <w:link w:val="ManuscriptTitlepageChar"/>
    <w:qFormat/>
    <w:rsid w:val="00BA4181"/>
    <w:pPr>
      <w:spacing w:after="0" w:line="360" w:lineRule="auto"/>
      <w:contextualSpacing/>
    </w:pPr>
    <w:rPr>
      <w:rFonts w:ascii="Times New Roman" w:hAnsi="Times New Roman"/>
      <w:sz w:val="24"/>
    </w:rPr>
  </w:style>
  <w:style w:type="character" w:customStyle="1" w:styleId="ManuscriptCoverpageChar">
    <w:name w:val="Manuscript Cover page Char"/>
    <w:basedOn w:val="DefaultParagraphFont"/>
    <w:link w:val="ManuscriptCoverpage"/>
    <w:rsid w:val="00BA4181"/>
    <w:rPr>
      <w:rFonts w:ascii="Times New Roman" w:hAnsi="Times New Roman" w:cs="Times New Roman"/>
      <w:sz w:val="24"/>
      <w:szCs w:val="24"/>
    </w:rPr>
  </w:style>
  <w:style w:type="paragraph" w:customStyle="1" w:styleId="Manscriptbody">
    <w:name w:val="Manscript body"/>
    <w:basedOn w:val="Normal"/>
    <w:link w:val="ManscriptbodyChar"/>
    <w:qFormat/>
    <w:rsid w:val="000C2C5D"/>
    <w:pPr>
      <w:spacing w:after="0" w:line="480" w:lineRule="auto"/>
      <w:contextualSpacing/>
    </w:pPr>
    <w:rPr>
      <w:rFonts w:ascii="Times New Roman" w:hAnsi="Times New Roman" w:cs="Times New Roman"/>
      <w:sz w:val="24"/>
      <w:szCs w:val="24"/>
    </w:rPr>
  </w:style>
  <w:style w:type="character" w:customStyle="1" w:styleId="ManuscriptTitlepageChar">
    <w:name w:val="Manuscript Title page Char"/>
    <w:basedOn w:val="DefaultParagraphFont"/>
    <w:link w:val="ManuscriptTitlepage"/>
    <w:rsid w:val="00BA4181"/>
    <w:rPr>
      <w:rFonts w:ascii="Times New Roman" w:hAnsi="Times New Roman"/>
      <w:sz w:val="24"/>
    </w:rPr>
  </w:style>
  <w:style w:type="paragraph" w:customStyle="1" w:styleId="HeadingAbstract">
    <w:name w:val="Heading Abstract"/>
    <w:basedOn w:val="Heading1"/>
    <w:link w:val="HeadingAbstractChar"/>
    <w:qFormat/>
    <w:rsid w:val="000C2C5D"/>
    <w:pPr>
      <w:spacing w:before="0" w:line="480" w:lineRule="auto"/>
      <w:contextualSpacing/>
    </w:pPr>
    <w:rPr>
      <w:rFonts w:ascii="Times New Roman" w:hAnsi="Times New Roman"/>
      <w:b/>
      <w:color w:val="auto"/>
      <w:sz w:val="24"/>
    </w:rPr>
  </w:style>
  <w:style w:type="character" w:customStyle="1" w:styleId="ManscriptbodyChar">
    <w:name w:val="Manscript body Char"/>
    <w:basedOn w:val="DefaultParagraphFont"/>
    <w:link w:val="Manscriptbody"/>
    <w:rsid w:val="000C2C5D"/>
    <w:rPr>
      <w:rFonts w:ascii="Times New Roman" w:hAnsi="Times New Roman" w:cs="Times New Roman"/>
      <w:sz w:val="24"/>
      <w:szCs w:val="24"/>
    </w:rPr>
  </w:style>
  <w:style w:type="paragraph" w:customStyle="1" w:styleId="HeadingsforTables">
    <w:name w:val="Headings for Tables"/>
    <w:basedOn w:val="Heading1"/>
    <w:link w:val="HeadingsforTablesChar"/>
    <w:qFormat/>
    <w:rsid w:val="004B317C"/>
    <w:pPr>
      <w:spacing w:before="0" w:line="240" w:lineRule="auto"/>
      <w:contextualSpacing/>
    </w:pPr>
    <w:rPr>
      <w:rFonts w:ascii="Times New Roman" w:hAnsi="Times New Roman" w:cs="Arial"/>
      <w:color w:val="auto"/>
      <w:sz w:val="12"/>
      <w:szCs w:val="12"/>
    </w:rPr>
  </w:style>
  <w:style w:type="character" w:customStyle="1" w:styleId="HeadingAbstractChar">
    <w:name w:val="Heading Abstract Char"/>
    <w:basedOn w:val="ManscriptbodyChar"/>
    <w:link w:val="HeadingAbstract"/>
    <w:rsid w:val="000C2C5D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Manuscriptsub-heading">
    <w:name w:val="Manuscript sub-heading"/>
    <w:basedOn w:val="Heading2"/>
    <w:link w:val="Manuscriptsub-headingChar"/>
    <w:qFormat/>
    <w:rsid w:val="00671723"/>
    <w:pPr>
      <w:spacing w:before="0" w:line="480" w:lineRule="auto"/>
      <w:contextualSpacing/>
    </w:pPr>
    <w:rPr>
      <w:rFonts w:ascii="Times New Roman" w:hAnsi="Times New Roman"/>
      <w:i/>
      <w:color w:val="000000" w:themeColor="text1"/>
      <w:sz w:val="24"/>
    </w:rPr>
  </w:style>
  <w:style w:type="character" w:customStyle="1" w:styleId="HeadingsforTablesChar">
    <w:name w:val="Headings for Tables Char"/>
    <w:basedOn w:val="DefaultParagraphFont"/>
    <w:link w:val="HeadingsforTables"/>
    <w:rsid w:val="004B317C"/>
    <w:rPr>
      <w:rFonts w:ascii="Times New Roman" w:eastAsiaTheme="majorEastAsia" w:hAnsi="Times New Roman" w:cs="Arial"/>
      <w:sz w:val="12"/>
      <w:szCs w:val="12"/>
    </w:rPr>
  </w:style>
  <w:style w:type="character" w:customStyle="1" w:styleId="Manuscriptsub-headingChar">
    <w:name w:val="Manuscript sub-heading Char"/>
    <w:basedOn w:val="Heading2Char"/>
    <w:link w:val="Manuscriptsub-heading"/>
    <w:rsid w:val="00671723"/>
    <w:rPr>
      <w:rFonts w:ascii="Times New Roman" w:eastAsiaTheme="majorEastAsia" w:hAnsi="Times New Roman" w:cstheme="majorBidi"/>
      <w:i/>
      <w:color w:val="000000" w:themeColor="text1"/>
      <w:sz w:val="24"/>
      <w:szCs w:val="26"/>
    </w:rPr>
  </w:style>
  <w:style w:type="paragraph" w:customStyle="1" w:styleId="Referencebody">
    <w:name w:val="Reference body"/>
    <w:basedOn w:val="EndNoteBibliography"/>
    <w:link w:val="ReferencebodyChar"/>
    <w:qFormat/>
    <w:rsid w:val="00E8727D"/>
    <w:pPr>
      <w:spacing w:after="240" w:line="480" w:lineRule="auto"/>
      <w:contextualSpacing/>
    </w:pPr>
    <w:rPr>
      <w:rFonts w:ascii="Times New Roman" w:hAnsi="Times New Roman" w:cs="Times New Roman"/>
      <w:sz w:val="24"/>
      <w:szCs w:val="24"/>
    </w:rPr>
  </w:style>
  <w:style w:type="character" w:customStyle="1" w:styleId="ReferencebodyChar">
    <w:name w:val="Reference body Char"/>
    <w:basedOn w:val="EndNoteBibliographyChar"/>
    <w:link w:val="Referencebody"/>
    <w:rsid w:val="00E8727D"/>
    <w:rPr>
      <w:rFonts w:ascii="Times New Roman" w:hAnsi="Times New Roman" w:cs="Times New Roman"/>
      <w:noProof/>
      <w:sz w:val="24"/>
      <w:szCs w:val="24"/>
    </w:rPr>
  </w:style>
  <w:style w:type="table" w:customStyle="1" w:styleId="TableGrid2">
    <w:name w:val="Table Grid2"/>
    <w:basedOn w:val="TableNormal"/>
    <w:next w:val="TableGrid"/>
    <w:uiPriority w:val="39"/>
    <w:rsid w:val="00792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7924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8B04A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053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81309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680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817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52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72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2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60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83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9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35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60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637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36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75353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34111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06030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458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37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21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4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16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035494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6143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54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669641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223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02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microsoft.com/office/2016/09/relationships/commentsIds" Target="commentsId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075D76-1D52-43C4-8190-D7F10B3264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724</Words>
  <Characters>4132</Characters>
  <Application>Microsoft Office Word</Application>
  <DocSecurity>0</DocSecurity>
  <Lines>34</Lines>
  <Paragraphs>9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BD</Company>
  <LinksUpToDate>false</LinksUpToDate>
  <CharactersWithSpaces>48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ffrey Andrews</dc:creator>
  <cp:keywords/>
  <dc:description/>
  <cp:lastModifiedBy>Jeffrey Andrews</cp:lastModifiedBy>
  <cp:revision>4</cp:revision>
  <cp:lastPrinted>2019-05-01T12:12:00Z</cp:lastPrinted>
  <dcterms:created xsi:type="dcterms:W3CDTF">2019-05-24T03:49:00Z</dcterms:created>
  <dcterms:modified xsi:type="dcterms:W3CDTF">2019-05-31T17:16:00Z</dcterms:modified>
</cp:coreProperties>
</file>